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494F13" w14:textId="77777777" w:rsidR="00352E67" w:rsidRDefault="00352E67" w:rsidP="00352E67">
      <w:pPr>
        <w:jc w:val="center"/>
      </w:pPr>
    </w:p>
    <w:p w14:paraId="051939F2" w14:textId="77777777" w:rsidR="00352E67" w:rsidRDefault="00352E67" w:rsidP="00352E67">
      <w:pPr>
        <w:jc w:val="center"/>
      </w:pPr>
    </w:p>
    <w:p w14:paraId="672A6D3B" w14:textId="77777777" w:rsidR="00352E67" w:rsidRDefault="00352E67" w:rsidP="00352E67">
      <w:pPr>
        <w:jc w:val="center"/>
      </w:pPr>
    </w:p>
    <w:p w14:paraId="53E6E47C" w14:textId="77777777" w:rsidR="00352E67" w:rsidRDefault="00352E67" w:rsidP="00352E67">
      <w:pPr>
        <w:jc w:val="center"/>
      </w:pPr>
    </w:p>
    <w:p w14:paraId="122074ED" w14:textId="77777777" w:rsidR="00352E67" w:rsidRDefault="00352E67" w:rsidP="00352E67">
      <w:pPr>
        <w:jc w:val="center"/>
      </w:pPr>
    </w:p>
    <w:p w14:paraId="60B94A88" w14:textId="77777777" w:rsidR="00352E67" w:rsidRDefault="00352E67" w:rsidP="00352E67">
      <w:pPr>
        <w:jc w:val="center"/>
      </w:pPr>
    </w:p>
    <w:p w14:paraId="5833009F" w14:textId="77777777" w:rsidR="00352E67" w:rsidRDefault="00352E67" w:rsidP="00352E67">
      <w:pPr>
        <w:jc w:val="center"/>
      </w:pPr>
    </w:p>
    <w:p w14:paraId="50FEB54E" w14:textId="77777777" w:rsidR="00352E67" w:rsidRDefault="00352E67" w:rsidP="00352E67">
      <w:pPr>
        <w:jc w:val="center"/>
      </w:pPr>
    </w:p>
    <w:p w14:paraId="478C7E35" w14:textId="77777777" w:rsidR="00352E67" w:rsidRDefault="00352E67" w:rsidP="00352E67">
      <w:pPr>
        <w:jc w:val="center"/>
      </w:pPr>
    </w:p>
    <w:p w14:paraId="703795D6" w14:textId="77777777" w:rsidR="00352E67" w:rsidRDefault="00352E67" w:rsidP="00352E67">
      <w:pPr>
        <w:jc w:val="center"/>
      </w:pPr>
    </w:p>
    <w:p w14:paraId="6B7117ED" w14:textId="73D291FD" w:rsidR="00F751D4" w:rsidRPr="00352E67" w:rsidRDefault="00352E67" w:rsidP="00352E67">
      <w:pPr>
        <w:jc w:val="center"/>
        <w:rPr>
          <w:b/>
          <w:bCs/>
        </w:rPr>
      </w:pPr>
      <w:r w:rsidRPr="00352E67">
        <w:rPr>
          <w:b/>
          <w:bCs/>
        </w:rPr>
        <w:t>Individual Project 2: Streaming Data Pipeline with Pub/Sub Architecture</w:t>
      </w:r>
    </w:p>
    <w:p w14:paraId="38395EA6" w14:textId="1B929999" w:rsidR="00352E67" w:rsidRPr="00352E67" w:rsidRDefault="00352E67" w:rsidP="00352E67">
      <w:pPr>
        <w:jc w:val="center"/>
        <w:rPr>
          <w:b/>
          <w:bCs/>
        </w:rPr>
      </w:pPr>
      <w:r w:rsidRPr="00352E67">
        <w:rPr>
          <w:b/>
          <w:bCs/>
        </w:rPr>
        <w:t>CS367</w:t>
      </w:r>
    </w:p>
    <w:p w14:paraId="4A7F7D67" w14:textId="3B0A7352" w:rsidR="00352E67" w:rsidRPr="00352E67" w:rsidRDefault="00352E67" w:rsidP="00352E67">
      <w:pPr>
        <w:jc w:val="center"/>
        <w:rPr>
          <w:b/>
          <w:bCs/>
        </w:rPr>
      </w:pPr>
      <w:r w:rsidRPr="00352E67">
        <w:rPr>
          <w:b/>
          <w:bCs/>
        </w:rPr>
        <w:t>Cassandra Mason</w:t>
      </w:r>
    </w:p>
    <w:p w14:paraId="09EAF554" w14:textId="1201AC74" w:rsidR="00352E67" w:rsidRDefault="00352E67" w:rsidP="00352E67">
      <w:pPr>
        <w:jc w:val="center"/>
        <w:rPr>
          <w:b/>
          <w:bCs/>
        </w:rPr>
      </w:pPr>
      <w:r w:rsidRPr="00352E67">
        <w:rPr>
          <w:b/>
          <w:bCs/>
        </w:rPr>
        <w:t>10/2</w:t>
      </w:r>
      <w:r w:rsidR="008E3355">
        <w:rPr>
          <w:b/>
          <w:bCs/>
        </w:rPr>
        <w:t>4</w:t>
      </w:r>
      <w:r w:rsidRPr="00352E67">
        <w:rPr>
          <w:b/>
          <w:bCs/>
        </w:rPr>
        <w:t>/24</w:t>
      </w:r>
    </w:p>
    <w:p w14:paraId="51263D80" w14:textId="2A0186C5" w:rsidR="006E4444" w:rsidRDefault="00352E67" w:rsidP="006E4444">
      <w:pPr>
        <w:jc w:val="center"/>
        <w:rPr>
          <w:b/>
          <w:bCs/>
        </w:rPr>
      </w:pPr>
      <w:r>
        <w:rPr>
          <w:b/>
          <w:bCs/>
        </w:rPr>
        <w:br w:type="page"/>
      </w:r>
    </w:p>
    <w:sdt>
      <w:sdtPr>
        <w:id w:val="1406260474"/>
        <w:docPartObj>
          <w:docPartGallery w:val="Table of Contents"/>
          <w:docPartUnique/>
        </w:docPartObj>
      </w:sdtPr>
      <w:sdtEndPr>
        <w:rPr>
          <w:rFonts w:asciiTheme="minorHAnsi" w:eastAsiaTheme="minorHAnsi" w:hAnsiTheme="minorHAnsi" w:cstheme="minorBidi"/>
          <w:b/>
          <w:bCs/>
          <w:noProof/>
          <w:color w:val="auto"/>
          <w:kern w:val="2"/>
          <w:sz w:val="22"/>
          <w:szCs w:val="22"/>
          <w14:ligatures w14:val="standardContextual"/>
        </w:rPr>
      </w:sdtEndPr>
      <w:sdtContent>
        <w:p w14:paraId="43123AB5" w14:textId="3ABEC17D" w:rsidR="006E4444" w:rsidRDefault="006E4444">
          <w:pPr>
            <w:pStyle w:val="TOCHeading"/>
          </w:pPr>
          <w:r>
            <w:t>Table of Contents</w:t>
          </w:r>
        </w:p>
        <w:p w14:paraId="35E6E271" w14:textId="5FF20B39" w:rsidR="008E3355" w:rsidRDefault="006E4444">
          <w:pPr>
            <w:pStyle w:val="TOC1"/>
            <w:tabs>
              <w:tab w:val="right" w:leader="dot" w:pos="9350"/>
            </w:tabs>
            <w:rPr>
              <w:rFonts w:eastAsiaTheme="minorEastAsia"/>
              <w:noProof/>
              <w:sz w:val="24"/>
              <w:szCs w:val="24"/>
            </w:rPr>
          </w:pPr>
          <w:r>
            <w:fldChar w:fldCharType="begin"/>
          </w:r>
          <w:r>
            <w:instrText xml:space="preserve"> TOC \o "1-3" \h \z \u </w:instrText>
          </w:r>
          <w:r>
            <w:fldChar w:fldCharType="separate"/>
          </w:r>
          <w:hyperlink w:anchor="_Toc180665885" w:history="1">
            <w:r w:rsidR="008E3355" w:rsidRPr="00F66309">
              <w:rPr>
                <w:rStyle w:val="Hyperlink"/>
                <w:noProof/>
              </w:rPr>
              <w:t>Project Description</w:t>
            </w:r>
            <w:r w:rsidR="008E3355">
              <w:rPr>
                <w:noProof/>
                <w:webHidden/>
              </w:rPr>
              <w:tab/>
            </w:r>
            <w:r w:rsidR="008E3355">
              <w:rPr>
                <w:noProof/>
                <w:webHidden/>
              </w:rPr>
              <w:fldChar w:fldCharType="begin"/>
            </w:r>
            <w:r w:rsidR="008E3355">
              <w:rPr>
                <w:noProof/>
                <w:webHidden/>
              </w:rPr>
              <w:instrText xml:space="preserve"> PAGEREF _Toc180665885 \h </w:instrText>
            </w:r>
            <w:r w:rsidR="008E3355">
              <w:rPr>
                <w:noProof/>
                <w:webHidden/>
              </w:rPr>
            </w:r>
            <w:r w:rsidR="008E3355">
              <w:rPr>
                <w:noProof/>
                <w:webHidden/>
              </w:rPr>
              <w:fldChar w:fldCharType="separate"/>
            </w:r>
            <w:r w:rsidR="008E3355">
              <w:rPr>
                <w:noProof/>
                <w:webHidden/>
              </w:rPr>
              <w:t>3</w:t>
            </w:r>
            <w:r w:rsidR="008E3355">
              <w:rPr>
                <w:noProof/>
                <w:webHidden/>
              </w:rPr>
              <w:fldChar w:fldCharType="end"/>
            </w:r>
          </w:hyperlink>
        </w:p>
        <w:p w14:paraId="7589E8F5" w14:textId="0AF0AB5E" w:rsidR="008E3355" w:rsidRDefault="008E3355">
          <w:pPr>
            <w:pStyle w:val="TOC1"/>
            <w:tabs>
              <w:tab w:val="right" w:leader="dot" w:pos="9350"/>
            </w:tabs>
            <w:rPr>
              <w:rFonts w:eastAsiaTheme="minorEastAsia"/>
              <w:noProof/>
              <w:sz w:val="24"/>
              <w:szCs w:val="24"/>
            </w:rPr>
          </w:pPr>
          <w:hyperlink w:anchor="_Toc180665886" w:history="1">
            <w:r w:rsidRPr="00F66309">
              <w:rPr>
                <w:rStyle w:val="Hyperlink"/>
                <w:noProof/>
              </w:rPr>
              <w:t>Pub/Sub Architecture</w:t>
            </w:r>
            <w:r>
              <w:rPr>
                <w:noProof/>
                <w:webHidden/>
              </w:rPr>
              <w:tab/>
            </w:r>
            <w:r>
              <w:rPr>
                <w:noProof/>
                <w:webHidden/>
              </w:rPr>
              <w:fldChar w:fldCharType="begin"/>
            </w:r>
            <w:r>
              <w:rPr>
                <w:noProof/>
                <w:webHidden/>
              </w:rPr>
              <w:instrText xml:space="preserve"> PAGEREF _Toc180665886 \h </w:instrText>
            </w:r>
            <w:r>
              <w:rPr>
                <w:noProof/>
                <w:webHidden/>
              </w:rPr>
            </w:r>
            <w:r>
              <w:rPr>
                <w:noProof/>
                <w:webHidden/>
              </w:rPr>
              <w:fldChar w:fldCharType="separate"/>
            </w:r>
            <w:r>
              <w:rPr>
                <w:noProof/>
                <w:webHidden/>
              </w:rPr>
              <w:t>5</w:t>
            </w:r>
            <w:r>
              <w:rPr>
                <w:noProof/>
                <w:webHidden/>
              </w:rPr>
              <w:fldChar w:fldCharType="end"/>
            </w:r>
          </w:hyperlink>
        </w:p>
        <w:p w14:paraId="46BB0307" w14:textId="1C766D44" w:rsidR="008E3355" w:rsidRDefault="008E3355">
          <w:pPr>
            <w:pStyle w:val="TOC1"/>
            <w:tabs>
              <w:tab w:val="right" w:leader="dot" w:pos="9350"/>
            </w:tabs>
            <w:rPr>
              <w:rFonts w:eastAsiaTheme="minorEastAsia"/>
              <w:noProof/>
              <w:sz w:val="24"/>
              <w:szCs w:val="24"/>
            </w:rPr>
          </w:pPr>
          <w:hyperlink w:anchor="_Toc180665887" w:history="1">
            <w:r w:rsidRPr="00F66309">
              <w:rPr>
                <w:rStyle w:val="Hyperlink"/>
                <w:noProof/>
              </w:rPr>
              <w:t>Pseudocode of Pub/Sub Architecture</w:t>
            </w:r>
            <w:r>
              <w:rPr>
                <w:noProof/>
                <w:webHidden/>
              </w:rPr>
              <w:tab/>
            </w:r>
            <w:r>
              <w:rPr>
                <w:noProof/>
                <w:webHidden/>
              </w:rPr>
              <w:fldChar w:fldCharType="begin"/>
            </w:r>
            <w:r>
              <w:rPr>
                <w:noProof/>
                <w:webHidden/>
              </w:rPr>
              <w:instrText xml:space="preserve"> PAGEREF _Toc180665887 \h </w:instrText>
            </w:r>
            <w:r>
              <w:rPr>
                <w:noProof/>
                <w:webHidden/>
              </w:rPr>
            </w:r>
            <w:r>
              <w:rPr>
                <w:noProof/>
                <w:webHidden/>
              </w:rPr>
              <w:fldChar w:fldCharType="separate"/>
            </w:r>
            <w:r>
              <w:rPr>
                <w:noProof/>
                <w:webHidden/>
              </w:rPr>
              <w:t>5</w:t>
            </w:r>
            <w:r>
              <w:rPr>
                <w:noProof/>
                <w:webHidden/>
              </w:rPr>
              <w:fldChar w:fldCharType="end"/>
            </w:r>
          </w:hyperlink>
        </w:p>
        <w:p w14:paraId="0F6FFF7C" w14:textId="449EFCC9" w:rsidR="008E3355" w:rsidRDefault="008E3355">
          <w:pPr>
            <w:pStyle w:val="TOC1"/>
            <w:tabs>
              <w:tab w:val="right" w:leader="dot" w:pos="9350"/>
            </w:tabs>
            <w:rPr>
              <w:rFonts w:eastAsiaTheme="minorEastAsia"/>
              <w:noProof/>
              <w:sz w:val="24"/>
              <w:szCs w:val="24"/>
            </w:rPr>
          </w:pPr>
          <w:hyperlink w:anchor="_Toc180665888" w:history="1">
            <w:r w:rsidRPr="00F66309">
              <w:rPr>
                <w:rStyle w:val="Hyperlink"/>
                <w:noProof/>
              </w:rPr>
              <w:t>Coding Implementation</w:t>
            </w:r>
            <w:r>
              <w:rPr>
                <w:noProof/>
                <w:webHidden/>
              </w:rPr>
              <w:tab/>
            </w:r>
            <w:r>
              <w:rPr>
                <w:noProof/>
                <w:webHidden/>
              </w:rPr>
              <w:fldChar w:fldCharType="begin"/>
            </w:r>
            <w:r>
              <w:rPr>
                <w:noProof/>
                <w:webHidden/>
              </w:rPr>
              <w:instrText xml:space="preserve"> PAGEREF _Toc180665888 \h </w:instrText>
            </w:r>
            <w:r>
              <w:rPr>
                <w:noProof/>
                <w:webHidden/>
              </w:rPr>
            </w:r>
            <w:r>
              <w:rPr>
                <w:noProof/>
                <w:webHidden/>
              </w:rPr>
              <w:fldChar w:fldCharType="separate"/>
            </w:r>
            <w:r>
              <w:rPr>
                <w:noProof/>
                <w:webHidden/>
              </w:rPr>
              <w:t>8</w:t>
            </w:r>
            <w:r>
              <w:rPr>
                <w:noProof/>
                <w:webHidden/>
              </w:rPr>
              <w:fldChar w:fldCharType="end"/>
            </w:r>
          </w:hyperlink>
        </w:p>
        <w:p w14:paraId="56A8E6A7" w14:textId="266A325B" w:rsidR="008E3355" w:rsidRDefault="008E3355">
          <w:pPr>
            <w:pStyle w:val="TOC1"/>
            <w:tabs>
              <w:tab w:val="right" w:leader="dot" w:pos="9350"/>
            </w:tabs>
            <w:rPr>
              <w:rFonts w:eastAsiaTheme="minorEastAsia"/>
              <w:noProof/>
              <w:sz w:val="24"/>
              <w:szCs w:val="24"/>
            </w:rPr>
          </w:pPr>
          <w:hyperlink w:anchor="_Toc180665889" w:history="1">
            <w:r w:rsidRPr="00F66309">
              <w:rPr>
                <w:rStyle w:val="Hyperlink"/>
                <w:noProof/>
              </w:rPr>
              <w:t>Results</w:t>
            </w:r>
            <w:r>
              <w:rPr>
                <w:noProof/>
                <w:webHidden/>
              </w:rPr>
              <w:tab/>
            </w:r>
            <w:r>
              <w:rPr>
                <w:noProof/>
                <w:webHidden/>
              </w:rPr>
              <w:fldChar w:fldCharType="begin"/>
            </w:r>
            <w:r>
              <w:rPr>
                <w:noProof/>
                <w:webHidden/>
              </w:rPr>
              <w:instrText xml:space="preserve"> PAGEREF _Toc180665889 \h </w:instrText>
            </w:r>
            <w:r>
              <w:rPr>
                <w:noProof/>
                <w:webHidden/>
              </w:rPr>
            </w:r>
            <w:r>
              <w:rPr>
                <w:noProof/>
                <w:webHidden/>
              </w:rPr>
              <w:fldChar w:fldCharType="separate"/>
            </w:r>
            <w:r>
              <w:rPr>
                <w:noProof/>
                <w:webHidden/>
              </w:rPr>
              <w:t>10</w:t>
            </w:r>
            <w:r>
              <w:rPr>
                <w:noProof/>
                <w:webHidden/>
              </w:rPr>
              <w:fldChar w:fldCharType="end"/>
            </w:r>
          </w:hyperlink>
        </w:p>
        <w:p w14:paraId="28A56DC2" w14:textId="40BF9C29" w:rsidR="008E3355" w:rsidRDefault="008E3355">
          <w:pPr>
            <w:pStyle w:val="TOC1"/>
            <w:tabs>
              <w:tab w:val="right" w:leader="dot" w:pos="9350"/>
            </w:tabs>
            <w:rPr>
              <w:rFonts w:eastAsiaTheme="minorEastAsia"/>
              <w:noProof/>
              <w:sz w:val="24"/>
              <w:szCs w:val="24"/>
            </w:rPr>
          </w:pPr>
          <w:hyperlink w:anchor="_Toc180665890" w:history="1">
            <w:r w:rsidRPr="00F66309">
              <w:rPr>
                <w:rStyle w:val="Hyperlink"/>
                <w:noProof/>
              </w:rPr>
              <w:t>Conclusion</w:t>
            </w:r>
            <w:r>
              <w:rPr>
                <w:noProof/>
                <w:webHidden/>
              </w:rPr>
              <w:tab/>
            </w:r>
            <w:r>
              <w:rPr>
                <w:noProof/>
                <w:webHidden/>
              </w:rPr>
              <w:fldChar w:fldCharType="begin"/>
            </w:r>
            <w:r>
              <w:rPr>
                <w:noProof/>
                <w:webHidden/>
              </w:rPr>
              <w:instrText xml:space="preserve"> PAGEREF _Toc180665890 \h </w:instrText>
            </w:r>
            <w:r>
              <w:rPr>
                <w:noProof/>
                <w:webHidden/>
              </w:rPr>
            </w:r>
            <w:r>
              <w:rPr>
                <w:noProof/>
                <w:webHidden/>
              </w:rPr>
              <w:fldChar w:fldCharType="separate"/>
            </w:r>
            <w:r>
              <w:rPr>
                <w:noProof/>
                <w:webHidden/>
              </w:rPr>
              <w:t>11</w:t>
            </w:r>
            <w:r>
              <w:rPr>
                <w:noProof/>
                <w:webHidden/>
              </w:rPr>
              <w:fldChar w:fldCharType="end"/>
            </w:r>
          </w:hyperlink>
        </w:p>
        <w:p w14:paraId="6D708430" w14:textId="0CC022F6" w:rsidR="008E3355" w:rsidRDefault="008E3355">
          <w:pPr>
            <w:pStyle w:val="TOC1"/>
            <w:tabs>
              <w:tab w:val="right" w:leader="dot" w:pos="9350"/>
            </w:tabs>
            <w:rPr>
              <w:rFonts w:eastAsiaTheme="minorEastAsia"/>
              <w:noProof/>
              <w:sz w:val="24"/>
              <w:szCs w:val="24"/>
            </w:rPr>
          </w:pPr>
          <w:hyperlink w:anchor="_Toc180665891" w:history="1">
            <w:r w:rsidRPr="00F66309">
              <w:rPr>
                <w:rStyle w:val="Hyperlink"/>
                <w:noProof/>
              </w:rPr>
              <w:t>References</w:t>
            </w:r>
            <w:r>
              <w:rPr>
                <w:noProof/>
                <w:webHidden/>
              </w:rPr>
              <w:tab/>
            </w:r>
            <w:r>
              <w:rPr>
                <w:noProof/>
                <w:webHidden/>
              </w:rPr>
              <w:fldChar w:fldCharType="begin"/>
            </w:r>
            <w:r>
              <w:rPr>
                <w:noProof/>
                <w:webHidden/>
              </w:rPr>
              <w:instrText xml:space="preserve"> PAGEREF _Toc180665891 \h </w:instrText>
            </w:r>
            <w:r>
              <w:rPr>
                <w:noProof/>
                <w:webHidden/>
              </w:rPr>
            </w:r>
            <w:r>
              <w:rPr>
                <w:noProof/>
                <w:webHidden/>
              </w:rPr>
              <w:fldChar w:fldCharType="separate"/>
            </w:r>
            <w:r>
              <w:rPr>
                <w:noProof/>
                <w:webHidden/>
              </w:rPr>
              <w:t>11</w:t>
            </w:r>
            <w:r>
              <w:rPr>
                <w:noProof/>
                <w:webHidden/>
              </w:rPr>
              <w:fldChar w:fldCharType="end"/>
            </w:r>
          </w:hyperlink>
        </w:p>
        <w:p w14:paraId="684B7420" w14:textId="108C280A" w:rsidR="00352E67" w:rsidRPr="006E4444" w:rsidRDefault="006E4444" w:rsidP="00352E67">
          <w:r>
            <w:rPr>
              <w:b/>
              <w:bCs/>
              <w:noProof/>
            </w:rPr>
            <w:fldChar w:fldCharType="end"/>
          </w:r>
        </w:p>
      </w:sdtContent>
    </w:sdt>
    <w:p w14:paraId="46166FAC" w14:textId="77777777" w:rsidR="00352E67" w:rsidRDefault="00352E67" w:rsidP="00352E67">
      <w:pPr>
        <w:rPr>
          <w:b/>
          <w:bCs/>
        </w:rPr>
      </w:pPr>
    </w:p>
    <w:p w14:paraId="663318D4" w14:textId="77777777" w:rsidR="00B20D63" w:rsidRDefault="00B20D63" w:rsidP="00352E67">
      <w:pPr>
        <w:rPr>
          <w:b/>
          <w:bCs/>
        </w:rPr>
      </w:pPr>
    </w:p>
    <w:p w14:paraId="7CCEB1A3" w14:textId="77777777" w:rsidR="00B20D63" w:rsidRDefault="00B20D63" w:rsidP="00352E67">
      <w:pPr>
        <w:rPr>
          <w:b/>
          <w:bCs/>
        </w:rPr>
      </w:pPr>
    </w:p>
    <w:p w14:paraId="28BA5092" w14:textId="55F1C936" w:rsidR="00B20D63" w:rsidRDefault="00B20D63" w:rsidP="00352E67">
      <w:pPr>
        <w:rPr>
          <w:b/>
          <w:bCs/>
        </w:rPr>
      </w:pPr>
      <w:r>
        <w:rPr>
          <w:b/>
          <w:bCs/>
        </w:rPr>
        <w:br w:type="page"/>
      </w:r>
    </w:p>
    <w:p w14:paraId="37C0FCAD" w14:textId="27E9C413" w:rsidR="00B20D63" w:rsidRDefault="004B6368" w:rsidP="009B4BF4">
      <w:pPr>
        <w:pStyle w:val="Heading1"/>
      </w:pPr>
      <w:bookmarkStart w:id="0" w:name="_Toc180665885"/>
      <w:r>
        <w:lastRenderedPageBreak/>
        <w:t>Project Description</w:t>
      </w:r>
      <w:bookmarkEnd w:id="0"/>
    </w:p>
    <w:p w14:paraId="352B0493" w14:textId="5EF85BFE" w:rsidR="0048462B" w:rsidRDefault="00C9504E" w:rsidP="00CB2FFC">
      <w:pPr>
        <w:ind w:firstLine="720"/>
        <w:rPr>
          <w:sz w:val="24"/>
          <w:szCs w:val="24"/>
        </w:rPr>
      </w:pPr>
      <w:r>
        <w:rPr>
          <w:sz w:val="24"/>
          <w:szCs w:val="24"/>
        </w:rPr>
        <w:t xml:space="preserve">This is a design proposal and simple implementation of a </w:t>
      </w:r>
      <w:r w:rsidR="001C3B1A">
        <w:rPr>
          <w:sz w:val="24"/>
          <w:szCs w:val="24"/>
        </w:rPr>
        <w:t>streaming data platform for a renewable energy company</w:t>
      </w:r>
      <w:r w:rsidR="00351B3E">
        <w:rPr>
          <w:sz w:val="24"/>
          <w:szCs w:val="24"/>
        </w:rPr>
        <w:t>,</w:t>
      </w:r>
      <w:r w:rsidR="004E6106">
        <w:rPr>
          <w:sz w:val="24"/>
          <w:szCs w:val="24"/>
        </w:rPr>
        <w:t xml:space="preserve"> REC</w:t>
      </w:r>
      <w:r w:rsidR="001C3B1A">
        <w:rPr>
          <w:sz w:val="24"/>
          <w:szCs w:val="24"/>
        </w:rPr>
        <w:t xml:space="preserve">. </w:t>
      </w:r>
      <w:r w:rsidR="004E6106">
        <w:rPr>
          <w:sz w:val="24"/>
          <w:szCs w:val="24"/>
        </w:rPr>
        <w:t xml:space="preserve">This is a </w:t>
      </w:r>
      <w:r w:rsidR="007F4A9B">
        <w:rPr>
          <w:sz w:val="24"/>
          <w:szCs w:val="24"/>
        </w:rPr>
        <w:t>fictitious</w:t>
      </w:r>
      <w:r w:rsidR="004E6106">
        <w:rPr>
          <w:sz w:val="24"/>
          <w:szCs w:val="24"/>
        </w:rPr>
        <w:t xml:space="preserve"> company used to demonstrate the concept and utility of </w:t>
      </w:r>
      <w:r w:rsidR="00BB70E9">
        <w:rPr>
          <w:sz w:val="24"/>
          <w:szCs w:val="24"/>
        </w:rPr>
        <w:t>streaming data</w:t>
      </w:r>
      <w:r w:rsidR="004E6106">
        <w:rPr>
          <w:sz w:val="24"/>
          <w:szCs w:val="24"/>
        </w:rPr>
        <w:t xml:space="preserve">. </w:t>
      </w:r>
      <w:r w:rsidR="005C57AF">
        <w:rPr>
          <w:sz w:val="24"/>
          <w:szCs w:val="24"/>
        </w:rPr>
        <w:t xml:space="preserve">The design focuses on publish subscribe </w:t>
      </w:r>
      <w:r w:rsidR="005A37EB">
        <w:rPr>
          <w:sz w:val="24"/>
          <w:szCs w:val="24"/>
        </w:rPr>
        <w:t xml:space="preserve">(pub/sub) </w:t>
      </w:r>
      <w:r w:rsidR="005C57AF">
        <w:rPr>
          <w:sz w:val="24"/>
          <w:szCs w:val="24"/>
        </w:rPr>
        <w:t xml:space="preserve">architecture </w:t>
      </w:r>
      <w:r w:rsidR="00D06B0D">
        <w:rPr>
          <w:sz w:val="24"/>
          <w:szCs w:val="24"/>
        </w:rPr>
        <w:t>to stream energy production</w:t>
      </w:r>
      <w:r w:rsidR="009F5D5B">
        <w:rPr>
          <w:sz w:val="24"/>
          <w:szCs w:val="24"/>
        </w:rPr>
        <w:t xml:space="preserve"> data</w:t>
      </w:r>
      <w:r w:rsidR="00D06B0D">
        <w:rPr>
          <w:sz w:val="24"/>
          <w:szCs w:val="24"/>
        </w:rPr>
        <w:t>, weather</w:t>
      </w:r>
      <w:r w:rsidR="009F5D5B">
        <w:rPr>
          <w:sz w:val="24"/>
          <w:szCs w:val="24"/>
        </w:rPr>
        <w:t xml:space="preserve"> data</w:t>
      </w:r>
      <w:r w:rsidR="00D06B0D">
        <w:rPr>
          <w:sz w:val="24"/>
          <w:szCs w:val="24"/>
        </w:rPr>
        <w:t>, equipment</w:t>
      </w:r>
      <w:r w:rsidR="009F5D5B">
        <w:rPr>
          <w:sz w:val="24"/>
          <w:szCs w:val="24"/>
        </w:rPr>
        <w:t xml:space="preserve"> data</w:t>
      </w:r>
      <w:r w:rsidR="00D06B0D">
        <w:rPr>
          <w:sz w:val="24"/>
          <w:szCs w:val="24"/>
        </w:rPr>
        <w:t xml:space="preserve">, and grid data </w:t>
      </w:r>
      <w:r w:rsidR="000C3262">
        <w:rPr>
          <w:sz w:val="24"/>
          <w:szCs w:val="24"/>
        </w:rPr>
        <w:t xml:space="preserve">for the company to </w:t>
      </w:r>
      <w:r w:rsidR="009F5D5B">
        <w:rPr>
          <w:sz w:val="24"/>
          <w:szCs w:val="24"/>
        </w:rPr>
        <w:t>leverage</w:t>
      </w:r>
      <w:r w:rsidR="00CE518E">
        <w:rPr>
          <w:sz w:val="24"/>
          <w:szCs w:val="24"/>
        </w:rPr>
        <w:t xml:space="preserve"> in </w:t>
      </w:r>
      <w:r w:rsidR="009F5D5B">
        <w:rPr>
          <w:sz w:val="24"/>
          <w:szCs w:val="24"/>
        </w:rPr>
        <w:t>d</w:t>
      </w:r>
      <w:r w:rsidR="00CE518E">
        <w:rPr>
          <w:sz w:val="24"/>
          <w:szCs w:val="24"/>
        </w:rPr>
        <w:t xml:space="preserve">ecision-making. </w:t>
      </w:r>
      <w:r w:rsidR="00CB2FFC">
        <w:rPr>
          <w:sz w:val="24"/>
          <w:szCs w:val="24"/>
        </w:rPr>
        <w:t>It highlights the sources of data (producers), the streaming data pipeline, and the</w:t>
      </w:r>
      <w:r w:rsidR="00F26582">
        <w:rPr>
          <w:sz w:val="24"/>
          <w:szCs w:val="24"/>
        </w:rPr>
        <w:t xml:space="preserve"> </w:t>
      </w:r>
      <w:r w:rsidR="009527A1">
        <w:rPr>
          <w:sz w:val="24"/>
          <w:szCs w:val="24"/>
        </w:rPr>
        <w:t>places</w:t>
      </w:r>
      <w:r w:rsidR="00F26582">
        <w:rPr>
          <w:sz w:val="24"/>
          <w:szCs w:val="24"/>
        </w:rPr>
        <w:t xml:space="preserve"> where the data is analyzed a</w:t>
      </w:r>
      <w:r w:rsidR="009527A1">
        <w:rPr>
          <w:sz w:val="24"/>
          <w:szCs w:val="24"/>
        </w:rPr>
        <w:t>nd</w:t>
      </w:r>
      <w:r w:rsidR="00F26582">
        <w:rPr>
          <w:sz w:val="24"/>
          <w:szCs w:val="24"/>
        </w:rPr>
        <w:t xml:space="preserve"> used (subscribers</w:t>
      </w:r>
      <w:r w:rsidR="009527A1">
        <w:rPr>
          <w:sz w:val="24"/>
          <w:szCs w:val="24"/>
        </w:rPr>
        <w:t>)</w:t>
      </w:r>
      <w:r w:rsidR="00F26582">
        <w:rPr>
          <w:sz w:val="24"/>
          <w:szCs w:val="24"/>
        </w:rPr>
        <w:t xml:space="preserve">. It will include a </w:t>
      </w:r>
      <w:r w:rsidR="006C46B1">
        <w:rPr>
          <w:sz w:val="24"/>
          <w:szCs w:val="24"/>
        </w:rPr>
        <w:t xml:space="preserve">description of the system, a </w:t>
      </w:r>
      <w:r w:rsidR="00F26582">
        <w:rPr>
          <w:sz w:val="24"/>
          <w:szCs w:val="24"/>
        </w:rPr>
        <w:t>visual of the pipeline,</w:t>
      </w:r>
      <w:r w:rsidR="006C46B1">
        <w:rPr>
          <w:sz w:val="24"/>
          <w:szCs w:val="24"/>
        </w:rPr>
        <w:t xml:space="preserve"> the pseudocode design of the pub/sub architecture, the coding implementation of the pub/sub architecture, the results of such a </w:t>
      </w:r>
      <w:r w:rsidR="00732185">
        <w:rPr>
          <w:sz w:val="24"/>
          <w:szCs w:val="24"/>
        </w:rPr>
        <w:t xml:space="preserve">design, and a conclusion. </w:t>
      </w:r>
    </w:p>
    <w:p w14:paraId="7071FD1F" w14:textId="778F380F" w:rsidR="00732185" w:rsidRDefault="00BB70E9" w:rsidP="00CB2FFC">
      <w:pPr>
        <w:ind w:firstLine="720"/>
        <w:rPr>
          <w:sz w:val="24"/>
          <w:szCs w:val="24"/>
        </w:rPr>
      </w:pPr>
      <w:r>
        <w:rPr>
          <w:sz w:val="24"/>
          <w:szCs w:val="24"/>
        </w:rPr>
        <w:t xml:space="preserve">REC is a renewable energy company that has wind </w:t>
      </w:r>
      <w:r w:rsidR="007F5BB2">
        <w:rPr>
          <w:sz w:val="24"/>
          <w:szCs w:val="24"/>
        </w:rPr>
        <w:t xml:space="preserve">and solar farms across the United States. The wind turbines </w:t>
      </w:r>
      <w:r w:rsidR="00105C20">
        <w:rPr>
          <w:sz w:val="24"/>
          <w:szCs w:val="24"/>
        </w:rPr>
        <w:t xml:space="preserve">and solar panels </w:t>
      </w:r>
      <w:r w:rsidR="007F5BB2">
        <w:rPr>
          <w:sz w:val="24"/>
          <w:szCs w:val="24"/>
        </w:rPr>
        <w:t xml:space="preserve">are constantly </w:t>
      </w:r>
      <w:r w:rsidR="00105C20">
        <w:rPr>
          <w:sz w:val="24"/>
          <w:szCs w:val="24"/>
        </w:rPr>
        <w:t xml:space="preserve">sending data about their energy output and equipment functions. REC also has </w:t>
      </w:r>
      <w:r w:rsidR="007E53EE">
        <w:rPr>
          <w:sz w:val="24"/>
          <w:szCs w:val="24"/>
        </w:rPr>
        <w:t xml:space="preserve">small weather monitoring stations at every site that constantly measures </w:t>
      </w:r>
      <w:r w:rsidR="00C613BF">
        <w:rPr>
          <w:sz w:val="24"/>
          <w:szCs w:val="24"/>
        </w:rPr>
        <w:t xml:space="preserve">temperature, humidity, wind speed, wind direction and other weather conditions that may impact the </w:t>
      </w:r>
      <w:r w:rsidR="00986488">
        <w:rPr>
          <w:sz w:val="24"/>
          <w:szCs w:val="24"/>
        </w:rPr>
        <w:t xml:space="preserve">equipment and/or energy production. </w:t>
      </w:r>
    </w:p>
    <w:p w14:paraId="16BAD4A8" w14:textId="2693FA0D" w:rsidR="00986488" w:rsidRDefault="00986488" w:rsidP="00CB2FFC">
      <w:pPr>
        <w:ind w:firstLine="720"/>
        <w:rPr>
          <w:sz w:val="24"/>
          <w:szCs w:val="24"/>
        </w:rPr>
      </w:pPr>
      <w:r>
        <w:rPr>
          <w:sz w:val="24"/>
          <w:szCs w:val="24"/>
        </w:rPr>
        <w:t xml:space="preserve">The company </w:t>
      </w:r>
      <w:r w:rsidR="009F109B">
        <w:rPr>
          <w:sz w:val="24"/>
          <w:szCs w:val="24"/>
        </w:rPr>
        <w:t xml:space="preserve">needs data from these sources to respond to events in real time and make business decisions about their company. They need to know </w:t>
      </w:r>
      <w:r w:rsidR="00DC020E">
        <w:rPr>
          <w:sz w:val="24"/>
          <w:szCs w:val="24"/>
        </w:rPr>
        <w:t>how much energy they are producing, from which sources, how much energy the grid is demanding, the effect of weather on energy production/consumption</w:t>
      </w:r>
      <w:r w:rsidR="006B7714">
        <w:rPr>
          <w:sz w:val="24"/>
          <w:szCs w:val="24"/>
        </w:rPr>
        <w:t>, when there are equipment malfunctions</w:t>
      </w:r>
      <w:r w:rsidR="001E4984">
        <w:rPr>
          <w:sz w:val="24"/>
          <w:szCs w:val="24"/>
        </w:rPr>
        <w:t xml:space="preserve">, </w:t>
      </w:r>
      <w:r w:rsidR="007F4A9B">
        <w:rPr>
          <w:sz w:val="24"/>
          <w:szCs w:val="24"/>
        </w:rPr>
        <w:t xml:space="preserve">how to maximize efficiency, how to grow their business, etc. </w:t>
      </w:r>
      <w:r w:rsidR="00AC6285">
        <w:rPr>
          <w:sz w:val="24"/>
          <w:szCs w:val="24"/>
        </w:rPr>
        <w:t>As well as the data their proprietary equipment produces, REC would also like to pull in data from weather stations</w:t>
      </w:r>
      <w:r w:rsidR="0098150F">
        <w:rPr>
          <w:sz w:val="24"/>
          <w:szCs w:val="24"/>
        </w:rPr>
        <w:t xml:space="preserve"> and the grid at-large to help answer some of these questions. </w:t>
      </w:r>
    </w:p>
    <w:p w14:paraId="4DE85735" w14:textId="1AB464E1" w:rsidR="005044D7" w:rsidRDefault="005044D7" w:rsidP="005044D7">
      <w:pPr>
        <w:rPr>
          <w:sz w:val="24"/>
          <w:szCs w:val="24"/>
        </w:rPr>
      </w:pPr>
      <w:r>
        <w:rPr>
          <w:sz w:val="24"/>
          <w:szCs w:val="24"/>
        </w:rPr>
        <w:tab/>
        <w:t xml:space="preserve">What is pub/sub architecture? </w:t>
      </w:r>
      <w:r w:rsidR="0064516D">
        <w:rPr>
          <w:sz w:val="24"/>
          <w:szCs w:val="24"/>
        </w:rPr>
        <w:t>Focus on stream vs static data.</w:t>
      </w:r>
    </w:p>
    <w:p w14:paraId="24D97E26" w14:textId="08A370E0" w:rsidR="0064516D" w:rsidRDefault="0064516D" w:rsidP="005044D7">
      <w:pPr>
        <w:rPr>
          <w:sz w:val="24"/>
          <w:szCs w:val="24"/>
        </w:rPr>
      </w:pPr>
      <w:r>
        <w:rPr>
          <w:sz w:val="24"/>
          <w:szCs w:val="24"/>
        </w:rPr>
        <w:tab/>
        <w:t xml:space="preserve">The </w:t>
      </w:r>
      <w:r w:rsidR="00C76EFB">
        <w:rPr>
          <w:sz w:val="24"/>
          <w:szCs w:val="24"/>
        </w:rPr>
        <w:t>data sources in this project are the publishers in the pub/sub streaming data architecture.</w:t>
      </w:r>
      <w:r w:rsidR="001D0793">
        <w:rPr>
          <w:sz w:val="24"/>
          <w:szCs w:val="24"/>
        </w:rPr>
        <w:t xml:space="preserve"> For REC, the data sources are:</w:t>
      </w:r>
    </w:p>
    <w:p w14:paraId="5CFA0B24" w14:textId="6DEF0B52" w:rsidR="001D0793" w:rsidRDefault="001D0793" w:rsidP="001D0793">
      <w:pPr>
        <w:pStyle w:val="ListParagraph"/>
        <w:numPr>
          <w:ilvl w:val="0"/>
          <w:numId w:val="1"/>
        </w:numPr>
        <w:rPr>
          <w:sz w:val="24"/>
          <w:szCs w:val="24"/>
        </w:rPr>
      </w:pPr>
      <w:r>
        <w:rPr>
          <w:sz w:val="24"/>
          <w:szCs w:val="24"/>
        </w:rPr>
        <w:t>REC wind turbines</w:t>
      </w:r>
    </w:p>
    <w:p w14:paraId="3421145E" w14:textId="4D4FE018" w:rsidR="001D0793" w:rsidRDefault="001D0793" w:rsidP="001D0793">
      <w:pPr>
        <w:pStyle w:val="ListParagraph"/>
        <w:numPr>
          <w:ilvl w:val="0"/>
          <w:numId w:val="1"/>
        </w:numPr>
        <w:rPr>
          <w:sz w:val="24"/>
          <w:szCs w:val="24"/>
        </w:rPr>
      </w:pPr>
      <w:r>
        <w:rPr>
          <w:sz w:val="24"/>
          <w:szCs w:val="24"/>
        </w:rPr>
        <w:t>REC solar panels</w:t>
      </w:r>
    </w:p>
    <w:p w14:paraId="2EBC7700" w14:textId="02BBE10D" w:rsidR="001D0793" w:rsidRDefault="001D0793" w:rsidP="001D0793">
      <w:pPr>
        <w:pStyle w:val="ListParagraph"/>
        <w:numPr>
          <w:ilvl w:val="0"/>
          <w:numId w:val="1"/>
        </w:numPr>
        <w:rPr>
          <w:sz w:val="24"/>
          <w:szCs w:val="24"/>
        </w:rPr>
      </w:pPr>
      <w:r>
        <w:rPr>
          <w:sz w:val="24"/>
          <w:szCs w:val="24"/>
        </w:rPr>
        <w:t xml:space="preserve">REC </w:t>
      </w:r>
      <w:r w:rsidR="00D42C95">
        <w:rPr>
          <w:sz w:val="24"/>
          <w:szCs w:val="24"/>
        </w:rPr>
        <w:t>weather stations</w:t>
      </w:r>
    </w:p>
    <w:p w14:paraId="54721B4C" w14:textId="67572CFD" w:rsidR="00D42C95" w:rsidRDefault="00D42C95" w:rsidP="001D0793">
      <w:pPr>
        <w:pStyle w:val="ListParagraph"/>
        <w:numPr>
          <w:ilvl w:val="0"/>
          <w:numId w:val="1"/>
        </w:numPr>
        <w:rPr>
          <w:sz w:val="24"/>
          <w:szCs w:val="24"/>
        </w:rPr>
      </w:pPr>
      <w:r>
        <w:rPr>
          <w:sz w:val="24"/>
          <w:szCs w:val="24"/>
        </w:rPr>
        <w:t xml:space="preserve">National weather </w:t>
      </w:r>
      <w:r w:rsidR="00CA5634">
        <w:rPr>
          <w:sz w:val="24"/>
          <w:szCs w:val="24"/>
        </w:rPr>
        <w:t xml:space="preserve">data </w:t>
      </w:r>
      <w:r w:rsidR="005D6946">
        <w:rPr>
          <w:sz w:val="24"/>
          <w:szCs w:val="24"/>
        </w:rPr>
        <w:t xml:space="preserve">streaming </w:t>
      </w:r>
      <w:r>
        <w:rPr>
          <w:sz w:val="24"/>
          <w:szCs w:val="24"/>
        </w:rPr>
        <w:t>databas</w:t>
      </w:r>
      <w:r w:rsidR="00907E0F">
        <w:rPr>
          <w:sz w:val="24"/>
          <w:szCs w:val="24"/>
        </w:rPr>
        <w:t>e</w:t>
      </w:r>
    </w:p>
    <w:p w14:paraId="7160D4EB" w14:textId="5A3E45A7" w:rsidR="005D6946" w:rsidRDefault="005D6946" w:rsidP="001D0793">
      <w:pPr>
        <w:pStyle w:val="ListParagraph"/>
        <w:numPr>
          <w:ilvl w:val="0"/>
          <w:numId w:val="1"/>
        </w:numPr>
        <w:rPr>
          <w:sz w:val="24"/>
          <w:szCs w:val="24"/>
        </w:rPr>
      </w:pPr>
      <w:r>
        <w:rPr>
          <w:sz w:val="24"/>
          <w:szCs w:val="24"/>
        </w:rPr>
        <w:t xml:space="preserve">National grid </w:t>
      </w:r>
      <w:r w:rsidR="00CA5634">
        <w:rPr>
          <w:sz w:val="24"/>
          <w:szCs w:val="24"/>
        </w:rPr>
        <w:t xml:space="preserve">data </w:t>
      </w:r>
      <w:r>
        <w:rPr>
          <w:sz w:val="24"/>
          <w:szCs w:val="24"/>
        </w:rPr>
        <w:t>streaming database</w:t>
      </w:r>
    </w:p>
    <w:p w14:paraId="135F4FEE" w14:textId="77777777" w:rsidR="00466E8D" w:rsidRDefault="00907E0F" w:rsidP="00B81363">
      <w:pPr>
        <w:rPr>
          <w:sz w:val="24"/>
          <w:szCs w:val="24"/>
        </w:rPr>
      </w:pPr>
      <w:r>
        <w:rPr>
          <w:sz w:val="24"/>
          <w:szCs w:val="24"/>
        </w:rPr>
        <w:t>The</w:t>
      </w:r>
      <w:r w:rsidR="008C6747">
        <w:rPr>
          <w:sz w:val="24"/>
          <w:szCs w:val="24"/>
        </w:rPr>
        <w:t xml:space="preserve"> turbines and solar panels produce </w:t>
      </w:r>
      <w:r w:rsidR="002679C6">
        <w:rPr>
          <w:sz w:val="24"/>
          <w:szCs w:val="24"/>
        </w:rPr>
        <w:t xml:space="preserve">power output data as well as monitoring data about the status and </w:t>
      </w:r>
      <w:r w:rsidR="00CD0EB8">
        <w:rPr>
          <w:sz w:val="24"/>
          <w:szCs w:val="24"/>
        </w:rPr>
        <w:t xml:space="preserve">performance of the equipment to inform maintenance </w:t>
      </w:r>
      <w:r w:rsidR="004C0D71">
        <w:rPr>
          <w:sz w:val="24"/>
          <w:szCs w:val="24"/>
        </w:rPr>
        <w:t xml:space="preserve">requirements. The weather sensors </w:t>
      </w:r>
      <w:r w:rsidR="008B4AD7">
        <w:rPr>
          <w:sz w:val="24"/>
          <w:szCs w:val="24"/>
        </w:rPr>
        <w:t xml:space="preserve">provide data on the local conditions that may effect the equipment. The </w:t>
      </w:r>
      <w:r w:rsidR="00EE0BB0">
        <w:rPr>
          <w:sz w:val="24"/>
          <w:szCs w:val="24"/>
        </w:rPr>
        <w:t xml:space="preserve">weather database gives a broader picture of weather conditions and their impact on both energy production and energy consumption (when paired with the energy data). The grid data </w:t>
      </w:r>
      <w:r w:rsidR="00D2782D">
        <w:rPr>
          <w:sz w:val="24"/>
          <w:szCs w:val="24"/>
        </w:rPr>
        <w:t xml:space="preserve">reveals information about production and consumption </w:t>
      </w:r>
      <w:r w:rsidR="00F97A74">
        <w:rPr>
          <w:sz w:val="24"/>
          <w:szCs w:val="24"/>
        </w:rPr>
        <w:t>of electricity</w:t>
      </w:r>
      <w:r w:rsidR="000E1995">
        <w:rPr>
          <w:sz w:val="24"/>
          <w:szCs w:val="24"/>
        </w:rPr>
        <w:t xml:space="preserve">. </w:t>
      </w:r>
    </w:p>
    <w:p w14:paraId="68AD9263" w14:textId="77777777" w:rsidR="00D335AC" w:rsidRDefault="004D261A" w:rsidP="00B81363">
      <w:pPr>
        <w:rPr>
          <w:sz w:val="24"/>
          <w:szCs w:val="24"/>
        </w:rPr>
      </w:pPr>
      <w:r>
        <w:rPr>
          <w:sz w:val="24"/>
          <w:szCs w:val="24"/>
        </w:rPr>
        <w:lastRenderedPageBreak/>
        <w:t>The REC devices are Industrial Internet of Things (IIoT). Their data is packaged into JSON files at the device, then sent ove</w:t>
      </w:r>
      <w:r w:rsidR="00FA53FE">
        <w:rPr>
          <w:sz w:val="24"/>
          <w:szCs w:val="24"/>
        </w:rPr>
        <w:t xml:space="preserve">r a network, such as cellular, ethernet, or </w:t>
      </w:r>
      <w:r w:rsidR="002C313C">
        <w:rPr>
          <w:sz w:val="24"/>
          <w:szCs w:val="24"/>
        </w:rPr>
        <w:t>wifi. It is transferred using a standardized communication protocol such as HTTP</w:t>
      </w:r>
      <w:r w:rsidR="00CC404B">
        <w:rPr>
          <w:sz w:val="24"/>
          <w:szCs w:val="24"/>
        </w:rPr>
        <w:t xml:space="preserve">S. The data is received </w:t>
      </w:r>
      <w:r w:rsidR="00D45E23">
        <w:rPr>
          <w:sz w:val="24"/>
          <w:szCs w:val="24"/>
        </w:rPr>
        <w:t xml:space="preserve">by a message broker, such as Apache Kafka, to hold </w:t>
      </w:r>
      <w:r w:rsidR="008130FB">
        <w:rPr>
          <w:sz w:val="24"/>
          <w:szCs w:val="24"/>
        </w:rPr>
        <w:t xml:space="preserve">the publisher data for </w:t>
      </w:r>
      <w:r w:rsidR="00D335AC">
        <w:rPr>
          <w:sz w:val="24"/>
          <w:szCs w:val="24"/>
        </w:rPr>
        <w:t xml:space="preserve">the subscribing applications. </w:t>
      </w:r>
    </w:p>
    <w:p w14:paraId="53ED6689" w14:textId="773B669B" w:rsidR="00556E0C" w:rsidRDefault="00BA5044" w:rsidP="00B81363">
      <w:pPr>
        <w:rPr>
          <w:sz w:val="24"/>
          <w:szCs w:val="24"/>
        </w:rPr>
      </w:pPr>
      <w:r>
        <w:rPr>
          <w:sz w:val="24"/>
          <w:szCs w:val="24"/>
        </w:rPr>
        <w:t>To access t</w:t>
      </w:r>
      <w:r w:rsidR="00556E0C">
        <w:rPr>
          <w:sz w:val="24"/>
          <w:szCs w:val="24"/>
        </w:rPr>
        <w:t xml:space="preserve">he </w:t>
      </w:r>
      <w:r>
        <w:rPr>
          <w:sz w:val="24"/>
          <w:szCs w:val="24"/>
        </w:rPr>
        <w:t xml:space="preserve">source </w:t>
      </w:r>
      <w:r w:rsidR="00556E0C">
        <w:rPr>
          <w:sz w:val="24"/>
          <w:szCs w:val="24"/>
        </w:rPr>
        <w:t>databases require</w:t>
      </w:r>
      <w:r>
        <w:rPr>
          <w:sz w:val="24"/>
          <w:szCs w:val="24"/>
        </w:rPr>
        <w:t>s</w:t>
      </w:r>
      <w:r w:rsidR="00556E0C">
        <w:rPr>
          <w:sz w:val="24"/>
          <w:szCs w:val="24"/>
        </w:rPr>
        <w:t xml:space="preserve"> an external API t</w:t>
      </w:r>
      <w:r>
        <w:rPr>
          <w:sz w:val="24"/>
          <w:szCs w:val="24"/>
        </w:rPr>
        <w:t>hat</w:t>
      </w:r>
      <w:r w:rsidR="00556E0C">
        <w:rPr>
          <w:sz w:val="24"/>
          <w:szCs w:val="24"/>
        </w:rPr>
        <w:t xml:space="preserve"> ingest</w:t>
      </w:r>
      <w:r>
        <w:rPr>
          <w:sz w:val="24"/>
          <w:szCs w:val="24"/>
        </w:rPr>
        <w:t>s</w:t>
      </w:r>
      <w:r w:rsidR="00556E0C">
        <w:rPr>
          <w:sz w:val="24"/>
          <w:szCs w:val="24"/>
        </w:rPr>
        <w:t xml:space="preserve"> their data into this pipeline. Regular API calls to their databases allow for a near continuous stream of data to match the continuous stream of data coming in from the REC devices. </w:t>
      </w:r>
    </w:p>
    <w:p w14:paraId="7AB006C5" w14:textId="2F8C6B8D" w:rsidR="00D335AC" w:rsidRDefault="00D335AC" w:rsidP="00B81363">
      <w:pPr>
        <w:rPr>
          <w:sz w:val="24"/>
          <w:szCs w:val="24"/>
        </w:rPr>
      </w:pPr>
      <w:r>
        <w:rPr>
          <w:sz w:val="24"/>
          <w:szCs w:val="24"/>
        </w:rPr>
        <w:t>Data is divided into topics, and subscribers subscribe to specific topics of interest. The topics for this system are:</w:t>
      </w:r>
    </w:p>
    <w:p w14:paraId="3B19AA79" w14:textId="66828DE4" w:rsidR="00302316" w:rsidRPr="00634AA4" w:rsidRDefault="00634AA4" w:rsidP="00634AA4">
      <w:pPr>
        <w:pStyle w:val="ListParagraph"/>
        <w:numPr>
          <w:ilvl w:val="0"/>
          <w:numId w:val="3"/>
        </w:numPr>
        <w:rPr>
          <w:sz w:val="24"/>
          <w:szCs w:val="24"/>
        </w:rPr>
      </w:pPr>
      <w:r>
        <w:rPr>
          <w:sz w:val="24"/>
          <w:szCs w:val="24"/>
        </w:rPr>
        <w:t>E</w:t>
      </w:r>
      <w:r w:rsidR="00302316">
        <w:rPr>
          <w:sz w:val="24"/>
          <w:szCs w:val="24"/>
        </w:rPr>
        <w:t>nergy-production</w:t>
      </w:r>
    </w:p>
    <w:p w14:paraId="6AE74043" w14:textId="6B9CFC19" w:rsidR="00302316" w:rsidRDefault="00302316" w:rsidP="00D335AC">
      <w:pPr>
        <w:pStyle w:val="ListParagraph"/>
        <w:numPr>
          <w:ilvl w:val="0"/>
          <w:numId w:val="3"/>
        </w:numPr>
        <w:rPr>
          <w:sz w:val="24"/>
          <w:szCs w:val="24"/>
        </w:rPr>
      </w:pPr>
      <w:r>
        <w:rPr>
          <w:sz w:val="24"/>
          <w:szCs w:val="24"/>
        </w:rPr>
        <w:t>Weather-data</w:t>
      </w:r>
    </w:p>
    <w:p w14:paraId="546AA620" w14:textId="1CBAC75B" w:rsidR="00302316" w:rsidRDefault="00302316" w:rsidP="00D335AC">
      <w:pPr>
        <w:pStyle w:val="ListParagraph"/>
        <w:numPr>
          <w:ilvl w:val="0"/>
          <w:numId w:val="3"/>
        </w:numPr>
        <w:rPr>
          <w:sz w:val="24"/>
          <w:szCs w:val="24"/>
        </w:rPr>
      </w:pPr>
      <w:r>
        <w:rPr>
          <w:sz w:val="24"/>
          <w:szCs w:val="24"/>
        </w:rPr>
        <w:t>Equipment-</w:t>
      </w:r>
      <w:r w:rsidR="003518F4">
        <w:rPr>
          <w:sz w:val="24"/>
          <w:szCs w:val="24"/>
        </w:rPr>
        <w:t>status</w:t>
      </w:r>
    </w:p>
    <w:p w14:paraId="4A0A8ACD" w14:textId="657B8FA3" w:rsidR="003518F4" w:rsidRPr="00D335AC" w:rsidRDefault="003518F4" w:rsidP="00D335AC">
      <w:pPr>
        <w:pStyle w:val="ListParagraph"/>
        <w:numPr>
          <w:ilvl w:val="0"/>
          <w:numId w:val="3"/>
        </w:numPr>
        <w:rPr>
          <w:sz w:val="24"/>
          <w:szCs w:val="24"/>
        </w:rPr>
      </w:pPr>
      <w:r>
        <w:rPr>
          <w:sz w:val="24"/>
          <w:szCs w:val="24"/>
        </w:rPr>
        <w:t>Grid-</w:t>
      </w:r>
      <w:r w:rsidR="00634AA4">
        <w:rPr>
          <w:sz w:val="24"/>
          <w:szCs w:val="24"/>
        </w:rPr>
        <w:t>status</w:t>
      </w:r>
    </w:p>
    <w:p w14:paraId="0AD6737B" w14:textId="5BDE4851" w:rsidR="00634AA4" w:rsidRDefault="00D17C03" w:rsidP="00B81363">
      <w:pPr>
        <w:rPr>
          <w:sz w:val="24"/>
          <w:szCs w:val="24"/>
        </w:rPr>
      </w:pPr>
      <w:r>
        <w:rPr>
          <w:sz w:val="24"/>
          <w:szCs w:val="24"/>
        </w:rPr>
        <w:t>The energy-production topic contains data about</w:t>
      </w:r>
      <w:r w:rsidR="000A0525">
        <w:rPr>
          <w:sz w:val="24"/>
          <w:szCs w:val="24"/>
        </w:rPr>
        <w:t xml:space="preserve"> power output </w:t>
      </w:r>
      <w:r w:rsidR="00900F2F">
        <w:rPr>
          <w:sz w:val="24"/>
          <w:szCs w:val="24"/>
        </w:rPr>
        <w:t>for solar panels and wind turbines</w:t>
      </w:r>
      <w:r w:rsidR="00B67C2F">
        <w:rPr>
          <w:sz w:val="24"/>
          <w:szCs w:val="24"/>
        </w:rPr>
        <w:t xml:space="preserve">. </w:t>
      </w:r>
      <w:r w:rsidR="005A7E91">
        <w:rPr>
          <w:sz w:val="24"/>
          <w:szCs w:val="24"/>
        </w:rPr>
        <w:t xml:space="preserve">Overall energy consumption, energy production, </w:t>
      </w:r>
      <w:r w:rsidR="00CA5B92">
        <w:rPr>
          <w:sz w:val="24"/>
          <w:szCs w:val="24"/>
        </w:rPr>
        <w:t>the mix of different energy sources</w:t>
      </w:r>
      <w:r w:rsidR="00684083">
        <w:rPr>
          <w:sz w:val="24"/>
          <w:szCs w:val="24"/>
        </w:rPr>
        <w:t>, and carbon dioxide emissions.</w:t>
      </w:r>
    </w:p>
    <w:p w14:paraId="0996BBA4" w14:textId="233E227A" w:rsidR="009E7D69" w:rsidRDefault="00B81363" w:rsidP="00B81363">
      <w:pPr>
        <w:rPr>
          <w:sz w:val="24"/>
          <w:szCs w:val="24"/>
        </w:rPr>
      </w:pPr>
      <w:r>
        <w:rPr>
          <w:sz w:val="24"/>
          <w:szCs w:val="24"/>
        </w:rPr>
        <w:t xml:space="preserve">The data users in this project are the subscribers in the pub/sub streaming data architecture. </w:t>
      </w:r>
      <w:r w:rsidR="00A1262C">
        <w:rPr>
          <w:sz w:val="24"/>
          <w:szCs w:val="24"/>
        </w:rPr>
        <w:t xml:space="preserve">They subscribe to certain topics and </w:t>
      </w:r>
      <w:r w:rsidR="00306FF4">
        <w:rPr>
          <w:sz w:val="24"/>
          <w:szCs w:val="24"/>
        </w:rPr>
        <w:t xml:space="preserve">ingest that data to provide insights and store data. </w:t>
      </w:r>
      <w:r>
        <w:rPr>
          <w:sz w:val="24"/>
          <w:szCs w:val="24"/>
        </w:rPr>
        <w:t>The</w:t>
      </w:r>
      <w:r w:rsidR="00306FF4">
        <w:rPr>
          <w:sz w:val="24"/>
          <w:szCs w:val="24"/>
        </w:rPr>
        <w:t xml:space="preserve"> subscribers</w:t>
      </w:r>
      <w:r>
        <w:rPr>
          <w:sz w:val="24"/>
          <w:szCs w:val="24"/>
        </w:rPr>
        <w:t xml:space="preserve"> are:</w:t>
      </w:r>
    </w:p>
    <w:p w14:paraId="2C580999" w14:textId="571B5409" w:rsidR="00B81363" w:rsidRDefault="006E299D" w:rsidP="00B81363">
      <w:pPr>
        <w:pStyle w:val="ListParagraph"/>
        <w:numPr>
          <w:ilvl w:val="0"/>
          <w:numId w:val="2"/>
        </w:numPr>
        <w:rPr>
          <w:sz w:val="24"/>
          <w:szCs w:val="24"/>
        </w:rPr>
      </w:pPr>
      <w:r>
        <w:rPr>
          <w:sz w:val="24"/>
          <w:szCs w:val="24"/>
        </w:rPr>
        <w:t>Real-time data analytics</w:t>
      </w:r>
    </w:p>
    <w:p w14:paraId="530840FD" w14:textId="64B01CC4" w:rsidR="004F0508" w:rsidRDefault="004F0508" w:rsidP="00B81363">
      <w:pPr>
        <w:pStyle w:val="ListParagraph"/>
        <w:numPr>
          <w:ilvl w:val="0"/>
          <w:numId w:val="2"/>
        </w:numPr>
        <w:rPr>
          <w:sz w:val="24"/>
          <w:szCs w:val="24"/>
        </w:rPr>
      </w:pPr>
      <w:r>
        <w:rPr>
          <w:sz w:val="24"/>
          <w:szCs w:val="24"/>
        </w:rPr>
        <w:t>Streaming data dashboard</w:t>
      </w:r>
    </w:p>
    <w:p w14:paraId="5516A2CE" w14:textId="22521852" w:rsidR="002F471B" w:rsidRDefault="006E299D" w:rsidP="00B81363">
      <w:pPr>
        <w:pStyle w:val="ListParagraph"/>
        <w:numPr>
          <w:ilvl w:val="0"/>
          <w:numId w:val="2"/>
        </w:numPr>
        <w:rPr>
          <w:sz w:val="24"/>
          <w:szCs w:val="24"/>
        </w:rPr>
      </w:pPr>
      <w:r>
        <w:rPr>
          <w:sz w:val="24"/>
          <w:szCs w:val="24"/>
        </w:rPr>
        <w:t>Database</w:t>
      </w:r>
      <w:r w:rsidR="005C5F0E">
        <w:rPr>
          <w:sz w:val="24"/>
          <w:szCs w:val="24"/>
        </w:rPr>
        <w:t xml:space="preserve"> for storage and historical analysis</w:t>
      </w:r>
    </w:p>
    <w:p w14:paraId="5C2405C3" w14:textId="77A3E3B8" w:rsidR="006E299D" w:rsidRDefault="006E299D" w:rsidP="00B81363">
      <w:pPr>
        <w:pStyle w:val="ListParagraph"/>
        <w:numPr>
          <w:ilvl w:val="0"/>
          <w:numId w:val="2"/>
        </w:numPr>
        <w:rPr>
          <w:sz w:val="24"/>
          <w:szCs w:val="24"/>
        </w:rPr>
      </w:pPr>
      <w:r>
        <w:rPr>
          <w:sz w:val="24"/>
          <w:szCs w:val="24"/>
        </w:rPr>
        <w:t>Alerting system</w:t>
      </w:r>
    </w:p>
    <w:p w14:paraId="20727188" w14:textId="38D72AF5" w:rsidR="005C5F0E" w:rsidRPr="005C5F0E" w:rsidRDefault="00A06348" w:rsidP="005C5F0E">
      <w:pPr>
        <w:rPr>
          <w:sz w:val="24"/>
          <w:szCs w:val="24"/>
        </w:rPr>
      </w:pPr>
      <w:r>
        <w:rPr>
          <w:sz w:val="24"/>
          <w:szCs w:val="24"/>
        </w:rPr>
        <w:t xml:space="preserve">Real time analytics process the data as it arrives to gain </w:t>
      </w:r>
      <w:r w:rsidR="000E444B">
        <w:rPr>
          <w:sz w:val="24"/>
          <w:szCs w:val="24"/>
        </w:rPr>
        <w:t>insights</w:t>
      </w:r>
      <w:r>
        <w:rPr>
          <w:sz w:val="24"/>
          <w:szCs w:val="24"/>
        </w:rPr>
        <w:t xml:space="preserve">. </w:t>
      </w:r>
      <w:r w:rsidR="000E444B">
        <w:rPr>
          <w:sz w:val="24"/>
          <w:szCs w:val="24"/>
        </w:rPr>
        <w:t xml:space="preserve">Apache Spark is a tool to use to analyze streaming data. </w:t>
      </w:r>
      <w:r w:rsidR="00440176">
        <w:rPr>
          <w:sz w:val="24"/>
          <w:szCs w:val="24"/>
        </w:rPr>
        <w:t>REC wants to use real time analytics with machine learning to predict how/when equipment failures or shutdowns may occur</w:t>
      </w:r>
      <w:r w:rsidR="002F5F54">
        <w:rPr>
          <w:sz w:val="24"/>
          <w:szCs w:val="24"/>
        </w:rPr>
        <w:t xml:space="preserve"> and</w:t>
      </w:r>
      <w:r w:rsidR="00440176">
        <w:rPr>
          <w:sz w:val="24"/>
          <w:szCs w:val="24"/>
        </w:rPr>
        <w:t xml:space="preserve"> predict the </w:t>
      </w:r>
      <w:r w:rsidR="002F5F54">
        <w:rPr>
          <w:sz w:val="24"/>
          <w:szCs w:val="24"/>
        </w:rPr>
        <w:t xml:space="preserve">effect of weather on energy production and consumption. </w:t>
      </w:r>
      <w:r w:rsidR="006C39A6">
        <w:rPr>
          <w:sz w:val="24"/>
          <w:szCs w:val="24"/>
        </w:rPr>
        <w:t xml:space="preserve">Streaming data dashboards will visually show data as it arrives: power production, grid load, rolling averages, temperature, cloud cover, etc. This will help REC and their customers </w:t>
      </w:r>
      <w:r w:rsidR="00584BBB">
        <w:rPr>
          <w:sz w:val="24"/>
          <w:szCs w:val="24"/>
        </w:rPr>
        <w:t xml:space="preserve">understand </w:t>
      </w:r>
      <w:r w:rsidR="00445833">
        <w:rPr>
          <w:sz w:val="24"/>
          <w:szCs w:val="24"/>
        </w:rPr>
        <w:t xml:space="preserve">their energy landscape. A storage database </w:t>
      </w:r>
      <w:r w:rsidR="008106A0">
        <w:rPr>
          <w:sz w:val="24"/>
          <w:szCs w:val="24"/>
        </w:rPr>
        <w:t xml:space="preserve"> will subscribe to the </w:t>
      </w:r>
      <w:r w:rsidR="00503F0C">
        <w:rPr>
          <w:sz w:val="24"/>
          <w:szCs w:val="24"/>
        </w:rPr>
        <w:t xml:space="preserve">message broker to store historical data for </w:t>
      </w:r>
      <w:r w:rsidR="00E11F26">
        <w:rPr>
          <w:sz w:val="24"/>
          <w:szCs w:val="24"/>
        </w:rPr>
        <w:t>historical analysis, reporting, a</w:t>
      </w:r>
      <w:r w:rsidR="00272686">
        <w:rPr>
          <w:sz w:val="24"/>
          <w:szCs w:val="24"/>
        </w:rPr>
        <w:t xml:space="preserve">nd trend tracking. Such a database could be Amazon S3 or Hadoop Distributed File System. </w:t>
      </w:r>
      <w:r w:rsidR="00A94A61">
        <w:rPr>
          <w:sz w:val="24"/>
          <w:szCs w:val="24"/>
        </w:rPr>
        <w:t xml:space="preserve">The last </w:t>
      </w:r>
      <w:r w:rsidR="00FD1765">
        <w:rPr>
          <w:sz w:val="24"/>
          <w:szCs w:val="24"/>
        </w:rPr>
        <w:t>subscriber</w:t>
      </w:r>
      <w:r w:rsidR="00A94A61">
        <w:rPr>
          <w:sz w:val="24"/>
          <w:szCs w:val="24"/>
        </w:rPr>
        <w:t xml:space="preserve"> </w:t>
      </w:r>
      <w:r w:rsidR="00FD1765">
        <w:rPr>
          <w:sz w:val="24"/>
          <w:szCs w:val="24"/>
        </w:rPr>
        <w:t>is a system that monitors the equipment status</w:t>
      </w:r>
      <w:r w:rsidR="00DD7553">
        <w:rPr>
          <w:sz w:val="24"/>
          <w:szCs w:val="24"/>
        </w:rPr>
        <w:t xml:space="preserve"> and weather to trigger real-time alerts </w:t>
      </w:r>
      <w:r w:rsidR="00AE04FC">
        <w:rPr>
          <w:sz w:val="24"/>
          <w:szCs w:val="24"/>
        </w:rPr>
        <w:t>for maintenance teams when equipment malfunctions, fails, or</w:t>
      </w:r>
      <w:r w:rsidR="00E76AF5">
        <w:rPr>
          <w:sz w:val="24"/>
          <w:szCs w:val="24"/>
        </w:rPr>
        <w:t xml:space="preserve"> other anomalies in the data. </w:t>
      </w:r>
    </w:p>
    <w:p w14:paraId="6A826FF9" w14:textId="1D9C8156" w:rsidR="004B6368" w:rsidRDefault="00EF34C9" w:rsidP="009B4BF4">
      <w:pPr>
        <w:pStyle w:val="Heading1"/>
      </w:pPr>
      <w:bookmarkStart w:id="1" w:name="_Toc180665886"/>
      <w:r>
        <w:lastRenderedPageBreak/>
        <w:t>Pub/Sub Architecture</w:t>
      </w:r>
      <w:bookmarkEnd w:id="1"/>
    </w:p>
    <w:p w14:paraId="3927D55F" w14:textId="7245981D" w:rsidR="003F4B5D" w:rsidRDefault="0089183C" w:rsidP="003F4B5D">
      <w:r>
        <w:rPr>
          <w:noProof/>
        </w:rPr>
        <w:drawing>
          <wp:inline distT="0" distB="0" distL="0" distR="0" wp14:anchorId="72E978AF" wp14:editId="105EDB81">
            <wp:extent cx="5943600" cy="3063240"/>
            <wp:effectExtent l="0" t="0" r="0" b="3810"/>
            <wp:docPr id="511234652" name="Picture 1" descr="Flowchart of pub/sub architecture of a renewable energy streaming software. Publishing IoT and databases, message topics, and subscribing applications depicted. The publishing devices are solar panels, wind turbines, weather stations, and weather and grid databases. The message topics are energy-production, weather-data, equipment-status and grid-status. The Subscribing applications are real time analytics, streaming dashboards, alert systems, and databa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234652" name="Picture 1" descr="Flowchart of pub/sub architecture of a renewable energy streaming software. Publishing IoT and databases, message topics, and subscribing applications depicted. The publishing devices are solar panels, wind turbines, weather stations, and weather and grid databases. The message topics are energy-production, weather-data, equipment-status and grid-status. The Subscribing applications are real time analytics, streaming dashboards, alert systems, and databases."/>
                    <pic:cNvPicPr/>
                  </pic:nvPicPr>
                  <pic:blipFill>
                    <a:blip r:embed="rId6">
                      <a:extLst>
                        <a:ext uri="{28A0092B-C50C-407E-A947-70E740481C1C}">
                          <a14:useLocalDpi xmlns:a14="http://schemas.microsoft.com/office/drawing/2010/main" val="0"/>
                        </a:ext>
                      </a:extLst>
                    </a:blip>
                    <a:stretch>
                      <a:fillRect/>
                    </a:stretch>
                  </pic:blipFill>
                  <pic:spPr>
                    <a:xfrm>
                      <a:off x="0" y="0"/>
                      <a:ext cx="5943600" cy="3063240"/>
                    </a:xfrm>
                    <a:prstGeom prst="rect">
                      <a:avLst/>
                    </a:prstGeom>
                  </pic:spPr>
                </pic:pic>
              </a:graphicData>
            </a:graphic>
          </wp:inline>
        </w:drawing>
      </w:r>
    </w:p>
    <w:p w14:paraId="22F481D6" w14:textId="3FFF6B35" w:rsidR="001203E9" w:rsidRDefault="001203E9" w:rsidP="003F4B5D">
      <w:r>
        <w:t>Image generated with draw</w:t>
      </w:r>
      <w:r w:rsidR="00B94F8D">
        <w:t>.</w:t>
      </w:r>
      <w:r>
        <w:t>io</w:t>
      </w:r>
      <w:r w:rsidR="00846EB7">
        <w:t xml:space="preserve"> </w:t>
      </w:r>
      <w:r w:rsidR="00846EB7">
        <w:fldChar w:fldCharType="begin"/>
      </w:r>
      <w:r w:rsidR="00846EB7">
        <w:instrText xml:space="preserve"> ADDIN ZOTERO_ITEM CSL_CITATION {"citationID":"AGgnXwOP","properties":{"formattedCitation":"({\\i{}Draw.Io}, n.d.)","plainCitation":"(Draw.Io, n.d.)","noteIndex":0},"citationItems":[{"id":746,"uris":["http://zotero.org/users/1836851/items/UAEFWQRW"],"itemData":{"id":746,"type":"webpage","title":"draw.io","URL":"https://www.drawio.com/","accessed":{"date-parts":[["2024",8,23]]}}}],"schema":"https://github.com/citation-style-language/schema/raw/master/csl-citation.json"} </w:instrText>
      </w:r>
      <w:r w:rsidR="00846EB7">
        <w:fldChar w:fldCharType="separate"/>
      </w:r>
      <w:r w:rsidR="00846EB7" w:rsidRPr="00846EB7">
        <w:rPr>
          <w:rFonts w:ascii="Aptos" w:hAnsi="Aptos" w:cs="Times New Roman"/>
          <w:kern w:val="0"/>
        </w:rPr>
        <w:t>(n.d.)</w:t>
      </w:r>
      <w:r w:rsidR="00846EB7">
        <w:fldChar w:fldCharType="end"/>
      </w:r>
      <w:r w:rsidR="00B94F8D">
        <w:t>.</w:t>
      </w:r>
    </w:p>
    <w:p w14:paraId="2C110600" w14:textId="0350FEFE" w:rsidR="00B94F8D" w:rsidRPr="003F4B5D" w:rsidRDefault="00B94F8D" w:rsidP="003F4B5D">
      <w:r>
        <w:t xml:space="preserve">This flowchart shows the pub/sub architecture of the REC </w:t>
      </w:r>
      <w:r w:rsidR="00F53249">
        <w:t>streaming software design. It includes the publishers, message broker with message topics, and the subscribers. The publishers are the solar panels, wind turbines, weather stations, and databases for national weather and grid</w:t>
      </w:r>
      <w:r w:rsidR="0070549C">
        <w:t xml:space="preserve"> data. The IIoT devices send information in JSON files, while the database data is accessed with regular API calls. The topics </w:t>
      </w:r>
      <w:r w:rsidR="00EC27F3">
        <w:t>are enery-production, weather-data, equipment-status and grid-status. The subscribers to these topics are real time analytics</w:t>
      </w:r>
      <w:r w:rsidR="001E0000">
        <w:t xml:space="preserve"> applications, an alert system, streaming dashboards, and a database to store data</w:t>
      </w:r>
      <w:r w:rsidR="00C90B13">
        <w:t xml:space="preserve">. </w:t>
      </w:r>
    </w:p>
    <w:p w14:paraId="4D6E0221" w14:textId="7D65F387" w:rsidR="00EF34C9" w:rsidRDefault="00B61CF5" w:rsidP="009B4BF4">
      <w:pPr>
        <w:pStyle w:val="Heading1"/>
      </w:pPr>
      <w:bookmarkStart w:id="2" w:name="_Toc180665887"/>
      <w:r>
        <w:t>Pseudocode of Pub/Sub Architecture</w:t>
      </w:r>
      <w:bookmarkEnd w:id="2"/>
    </w:p>
    <w:p w14:paraId="1470AB23" w14:textId="35299761" w:rsidR="00CA5A1A" w:rsidRDefault="00D00E7E" w:rsidP="00CA5A1A">
      <w:r>
        <w:t>Pseudocode to create a publisher class</w:t>
      </w:r>
      <w:r w:rsidR="00015EAA">
        <w:t>:</w:t>
      </w:r>
    </w:p>
    <w:p w14:paraId="7EAD0C19" w14:textId="37E6329C" w:rsidR="00015EAA" w:rsidRDefault="00A5456F" w:rsidP="00A5456F">
      <w:pPr>
        <w:spacing w:after="0"/>
      </w:pPr>
      <w:r>
        <w:t>CLASS Publisher:</w:t>
      </w:r>
    </w:p>
    <w:p w14:paraId="797EEA6F" w14:textId="441D52A1" w:rsidR="00A5456F" w:rsidRDefault="00A5456F" w:rsidP="005C352B">
      <w:pPr>
        <w:spacing w:after="0"/>
      </w:pPr>
      <w:r>
        <w:tab/>
      </w:r>
      <w:r w:rsidR="002D55C6">
        <w:t>FUNCTION initialize(broker, topic):</w:t>
      </w:r>
    </w:p>
    <w:p w14:paraId="410E94E4" w14:textId="5C784051" w:rsidR="002D55C6" w:rsidRDefault="002D55C6" w:rsidP="005C352B">
      <w:pPr>
        <w:spacing w:after="0"/>
      </w:pPr>
      <w:r>
        <w:tab/>
      </w:r>
      <w:r>
        <w:tab/>
        <w:t>SET broker to broker</w:t>
      </w:r>
    </w:p>
    <w:p w14:paraId="4A8889B2" w14:textId="29179A98" w:rsidR="002D55C6" w:rsidRDefault="002D55C6" w:rsidP="005C352B">
      <w:pPr>
        <w:spacing w:after="0"/>
      </w:pPr>
      <w:r>
        <w:tab/>
      </w:r>
      <w:r>
        <w:tab/>
        <w:t>SET topic to topic</w:t>
      </w:r>
    </w:p>
    <w:p w14:paraId="52C52A4C" w14:textId="09FD0940" w:rsidR="002D55C6" w:rsidRDefault="002D55C6" w:rsidP="005C352B">
      <w:pPr>
        <w:spacing w:after="0"/>
      </w:pPr>
      <w:r>
        <w:tab/>
        <w:t xml:space="preserve">FUNCTION </w:t>
      </w:r>
      <w:r w:rsidR="003C7780">
        <w:t>generate_data():</w:t>
      </w:r>
    </w:p>
    <w:p w14:paraId="203DFC5B" w14:textId="768AE5AA" w:rsidR="003C7780" w:rsidRDefault="003C7780" w:rsidP="005C352B">
      <w:pPr>
        <w:spacing w:after="0"/>
      </w:pPr>
      <w:r>
        <w:tab/>
      </w:r>
      <w:r>
        <w:tab/>
        <w:t>WHILE True:</w:t>
      </w:r>
    </w:p>
    <w:p w14:paraId="23D3B8A3" w14:textId="4BFBB546" w:rsidR="003C7780" w:rsidRDefault="003C7780" w:rsidP="005C352B">
      <w:pPr>
        <w:spacing w:after="0"/>
      </w:pPr>
      <w:r>
        <w:tab/>
      </w:r>
      <w:r>
        <w:tab/>
      </w:r>
      <w:r>
        <w:tab/>
        <w:t>data = collect_data()</w:t>
      </w:r>
    </w:p>
    <w:p w14:paraId="7108C8E2" w14:textId="65F1E084" w:rsidR="003C7780" w:rsidRDefault="00614535" w:rsidP="005C352B">
      <w:pPr>
        <w:spacing w:after="0"/>
      </w:pPr>
      <w:r>
        <w:tab/>
      </w:r>
      <w:r>
        <w:tab/>
      </w:r>
      <w:r>
        <w:tab/>
        <w:t>publish_to_broker(topic, data)</w:t>
      </w:r>
    </w:p>
    <w:p w14:paraId="10C37A68" w14:textId="3CB3EF76" w:rsidR="00614535" w:rsidRDefault="00614535" w:rsidP="005C352B">
      <w:pPr>
        <w:spacing w:after="0"/>
      </w:pPr>
      <w:r>
        <w:tab/>
      </w:r>
      <w:r>
        <w:tab/>
      </w:r>
      <w:r>
        <w:tab/>
        <w:t>WAIT for 1 second</w:t>
      </w:r>
    </w:p>
    <w:p w14:paraId="1726A977" w14:textId="62CD1FD8" w:rsidR="005C352B" w:rsidRDefault="005C352B" w:rsidP="00287A3D">
      <w:pPr>
        <w:spacing w:after="0"/>
      </w:pPr>
      <w:r>
        <w:tab/>
        <w:t>FUNCTION publish_to_broker(topic, data):</w:t>
      </w:r>
    </w:p>
    <w:p w14:paraId="563926B0" w14:textId="6C197B6C" w:rsidR="005C352B" w:rsidRDefault="005C352B" w:rsidP="00287A3D">
      <w:pPr>
        <w:spacing w:after="0"/>
      </w:pPr>
      <w:r>
        <w:tab/>
      </w:r>
      <w:r>
        <w:tab/>
      </w:r>
      <w:r w:rsidR="00375909">
        <w:t>SEND data to broker under topic</w:t>
      </w:r>
    </w:p>
    <w:p w14:paraId="39C816F5" w14:textId="66F926AD" w:rsidR="00375909" w:rsidRDefault="00375909" w:rsidP="00287A3D">
      <w:pPr>
        <w:spacing w:after="0"/>
      </w:pPr>
      <w:r>
        <w:lastRenderedPageBreak/>
        <w:tab/>
      </w:r>
      <w:r>
        <w:tab/>
        <w:t>PRINT “Data published to topic:  “, topic</w:t>
      </w:r>
    </w:p>
    <w:p w14:paraId="62502770" w14:textId="165CAC38" w:rsidR="00375909" w:rsidRDefault="00375909" w:rsidP="00287A3D">
      <w:pPr>
        <w:spacing w:after="0"/>
      </w:pPr>
      <w:r>
        <w:t>END CLASS</w:t>
      </w:r>
    </w:p>
    <w:p w14:paraId="64740920" w14:textId="77777777" w:rsidR="00375909" w:rsidRDefault="00375909" w:rsidP="00287A3D">
      <w:pPr>
        <w:spacing w:after="0"/>
      </w:pPr>
    </w:p>
    <w:p w14:paraId="3D3DF611" w14:textId="4C6210AB" w:rsidR="00375909" w:rsidRDefault="00375909" w:rsidP="00287A3D">
      <w:pPr>
        <w:spacing w:after="0"/>
      </w:pPr>
      <w:r>
        <w:t>CLASS Subscriber:</w:t>
      </w:r>
    </w:p>
    <w:p w14:paraId="7F461923" w14:textId="215230B2" w:rsidR="00375909" w:rsidRDefault="00375909" w:rsidP="00287A3D">
      <w:pPr>
        <w:spacing w:after="0"/>
      </w:pPr>
      <w:r>
        <w:tab/>
        <w:t>FUNCTION initialize (broker, topic):</w:t>
      </w:r>
    </w:p>
    <w:p w14:paraId="7AAE432F" w14:textId="520F2DC1" w:rsidR="00375909" w:rsidRDefault="00375909" w:rsidP="00287A3D">
      <w:pPr>
        <w:spacing w:after="0"/>
      </w:pPr>
      <w:r>
        <w:tab/>
      </w:r>
      <w:r>
        <w:tab/>
        <w:t>SET broker to broker</w:t>
      </w:r>
    </w:p>
    <w:p w14:paraId="63CA70C6" w14:textId="330C0BC1" w:rsidR="00375909" w:rsidRDefault="00375909" w:rsidP="00287A3D">
      <w:pPr>
        <w:spacing w:after="0"/>
      </w:pPr>
      <w:r>
        <w:tab/>
      </w:r>
      <w:r>
        <w:tab/>
        <w:t>SET topic to topic</w:t>
      </w:r>
    </w:p>
    <w:p w14:paraId="32BBD243" w14:textId="6826388B" w:rsidR="009A1E2A" w:rsidRDefault="009A1E2A" w:rsidP="00287A3D">
      <w:pPr>
        <w:spacing w:after="0"/>
      </w:pPr>
      <w:r>
        <w:tab/>
        <w:t>FUNCTION subscribe(</w:t>
      </w:r>
      <w:r w:rsidR="00CE1DA9">
        <w:t>topic</w:t>
      </w:r>
      <w:r>
        <w:t>):</w:t>
      </w:r>
    </w:p>
    <w:p w14:paraId="7CF285A0" w14:textId="060B7556" w:rsidR="009A1E2A" w:rsidRDefault="009A1E2A" w:rsidP="00287A3D">
      <w:pPr>
        <w:spacing w:after="0"/>
      </w:pPr>
      <w:r>
        <w:tab/>
      </w:r>
      <w:r>
        <w:tab/>
        <w:t>WHILE True:</w:t>
      </w:r>
    </w:p>
    <w:p w14:paraId="40BE4C81" w14:textId="1F949B29" w:rsidR="009A1E2A" w:rsidRDefault="009A1E2A" w:rsidP="00287A3D">
      <w:pPr>
        <w:spacing w:after="0"/>
      </w:pPr>
      <w:r>
        <w:tab/>
      </w:r>
      <w:r>
        <w:tab/>
      </w:r>
      <w:r>
        <w:tab/>
      </w:r>
      <w:r w:rsidR="00BD10E7">
        <w:t>m</w:t>
      </w:r>
      <w:r>
        <w:t>essages = pull_data_from_broker(topic)</w:t>
      </w:r>
    </w:p>
    <w:p w14:paraId="35F945F2" w14:textId="64C9D247" w:rsidR="00BD10E7" w:rsidRDefault="00BD10E7" w:rsidP="00287A3D">
      <w:pPr>
        <w:spacing w:after="0"/>
      </w:pPr>
      <w:r>
        <w:tab/>
      </w:r>
      <w:r>
        <w:tab/>
      </w:r>
      <w:r>
        <w:tab/>
        <w:t>FOR each message IN messages:</w:t>
      </w:r>
    </w:p>
    <w:p w14:paraId="41A40D8A" w14:textId="46B03776" w:rsidR="00BD10E7" w:rsidRDefault="00BD10E7" w:rsidP="00287A3D">
      <w:pPr>
        <w:spacing w:after="0"/>
      </w:pPr>
      <w:r>
        <w:tab/>
      </w:r>
      <w:r>
        <w:tab/>
      </w:r>
      <w:r>
        <w:tab/>
      </w:r>
      <w:r>
        <w:tab/>
        <w:t>process_message(message)</w:t>
      </w:r>
      <w:r w:rsidR="00EC3458">
        <w:tab/>
      </w:r>
    </w:p>
    <w:p w14:paraId="73BF2961" w14:textId="0E5C5BA0" w:rsidR="00BD10E7" w:rsidRDefault="00BD10E7" w:rsidP="00287A3D">
      <w:pPr>
        <w:spacing w:after="0"/>
      </w:pPr>
      <w:r>
        <w:tab/>
      </w:r>
      <w:r>
        <w:tab/>
      </w:r>
      <w:r>
        <w:tab/>
        <w:t>WAIT for 1 second</w:t>
      </w:r>
    </w:p>
    <w:p w14:paraId="4292603B" w14:textId="287C7347" w:rsidR="00BD10E7" w:rsidRDefault="00EC3458" w:rsidP="00287A3D">
      <w:pPr>
        <w:spacing w:after="0"/>
      </w:pPr>
      <w:r>
        <w:tab/>
        <w:t>FUNCTION pull_data_from_broker(topic):</w:t>
      </w:r>
    </w:p>
    <w:p w14:paraId="639A11E6" w14:textId="0A15250C" w:rsidR="00EC3458" w:rsidRDefault="00EC3458" w:rsidP="00287A3D">
      <w:pPr>
        <w:spacing w:after="0"/>
      </w:pPr>
      <w:r>
        <w:tab/>
      </w:r>
      <w:r>
        <w:tab/>
        <w:t xml:space="preserve">RETURN </w:t>
      </w:r>
      <w:r w:rsidR="007C1AF4">
        <w:t>GET messages from broker under topic</w:t>
      </w:r>
    </w:p>
    <w:p w14:paraId="3861317A" w14:textId="52A0F642" w:rsidR="007C1AF4" w:rsidRDefault="007C1AF4" w:rsidP="00287A3D">
      <w:pPr>
        <w:spacing w:after="0"/>
      </w:pPr>
      <w:r>
        <w:tab/>
        <w:t>FUNCTION process_message(message):</w:t>
      </w:r>
    </w:p>
    <w:p w14:paraId="1142A0B3" w14:textId="199BB377" w:rsidR="007C1AF4" w:rsidRDefault="007C1AF4" w:rsidP="00287A3D">
      <w:pPr>
        <w:spacing w:after="0"/>
      </w:pPr>
      <w:r>
        <w:tab/>
      </w:r>
      <w:r>
        <w:tab/>
        <w:t>PRINT “Processing message: “, message</w:t>
      </w:r>
    </w:p>
    <w:p w14:paraId="1C28BE26" w14:textId="42A4A1D3" w:rsidR="007C1AF4" w:rsidRDefault="00287A3D" w:rsidP="00287A3D">
      <w:pPr>
        <w:spacing w:after="0"/>
      </w:pPr>
      <w:r>
        <w:t>END CLASS</w:t>
      </w:r>
    </w:p>
    <w:p w14:paraId="63F213CC" w14:textId="77777777" w:rsidR="008B0A69" w:rsidRDefault="008B0A69" w:rsidP="00287A3D">
      <w:pPr>
        <w:spacing w:after="0"/>
      </w:pPr>
    </w:p>
    <w:p w14:paraId="6C5D367B" w14:textId="49611AEB" w:rsidR="008B0A69" w:rsidRDefault="008B0A69" w:rsidP="00287A3D">
      <w:pPr>
        <w:spacing w:after="0"/>
      </w:pPr>
      <w:r>
        <w:t xml:space="preserve">This pseudocode sets up the publisher and subscriber classes. The publisher class </w:t>
      </w:r>
      <w:r w:rsidR="003119B8">
        <w:t xml:space="preserve">contains </w:t>
      </w:r>
      <w:r w:rsidR="00C471C4">
        <w:t xml:space="preserve">several </w:t>
      </w:r>
      <w:r w:rsidR="003119B8">
        <w:t>functions</w:t>
      </w:r>
      <w:r w:rsidR="00C471C4">
        <w:t xml:space="preserve">. The </w:t>
      </w:r>
      <w:r w:rsidR="00322735">
        <w:t>“</w:t>
      </w:r>
      <w:r w:rsidR="00C471C4">
        <w:t>initialize</w:t>
      </w:r>
      <w:r w:rsidR="00322735">
        <w:t>”</w:t>
      </w:r>
      <w:r w:rsidR="00C471C4">
        <w:t xml:space="preserve"> function</w:t>
      </w:r>
      <w:r w:rsidR="003119B8">
        <w:t xml:space="preserve">  </w:t>
      </w:r>
      <w:r w:rsidR="00C471C4">
        <w:t>creates an instance of</w:t>
      </w:r>
      <w:r w:rsidR="003119B8">
        <w:t xml:space="preserve"> a </w:t>
      </w:r>
      <w:r w:rsidR="005E6BF3">
        <w:t>publisher that sets the broker it connects with and the topic(s) it publishes to</w:t>
      </w:r>
      <w:r w:rsidR="0018767B">
        <w:t xml:space="preserve">. The </w:t>
      </w:r>
      <w:r w:rsidR="00322735">
        <w:t>“</w:t>
      </w:r>
      <w:r w:rsidR="0018767B">
        <w:t>generate_data</w:t>
      </w:r>
      <w:r w:rsidR="00322735">
        <w:t>”</w:t>
      </w:r>
      <w:r w:rsidR="0018767B">
        <w:t xml:space="preserve"> function </w:t>
      </w:r>
      <w:r w:rsidR="009420B5">
        <w:t>pulls data from the device or database, assigns it to a topic, and sends it to the message broker</w:t>
      </w:r>
      <w:r w:rsidR="00322735">
        <w:t xml:space="preserve"> using the function “publish_to_broker”</w:t>
      </w:r>
      <w:r w:rsidR="001E176C">
        <w:t>. The subscriber class contains functions to initialize an instance of a subscriber</w:t>
      </w:r>
      <w:r w:rsidR="00F04B26">
        <w:t xml:space="preserve"> and </w:t>
      </w:r>
      <w:r w:rsidR="00357E87">
        <w:t xml:space="preserve">subscribe to certain topics. The subscribe function calls a function that pulls the </w:t>
      </w:r>
      <w:r w:rsidR="00824D10">
        <w:t xml:space="preserve">messages from a certain topic from the broker and processes the messages. </w:t>
      </w:r>
    </w:p>
    <w:p w14:paraId="51C57D2F" w14:textId="77777777" w:rsidR="00824D10" w:rsidRDefault="00824D10" w:rsidP="00287A3D">
      <w:pPr>
        <w:spacing w:after="0"/>
      </w:pPr>
    </w:p>
    <w:p w14:paraId="2BF58086" w14:textId="33238940" w:rsidR="00824D10" w:rsidRDefault="00824D10" w:rsidP="00287A3D">
      <w:pPr>
        <w:spacing w:after="0"/>
      </w:pPr>
      <w:r>
        <w:t>Pseudocode to initialize the publishers in the REC streaming software system</w:t>
      </w:r>
      <w:r w:rsidR="00031557">
        <w:t xml:space="preserve"> and begin the streaming process</w:t>
      </w:r>
      <w:r>
        <w:t>:</w:t>
      </w:r>
    </w:p>
    <w:p w14:paraId="3F60EFD3" w14:textId="77777777" w:rsidR="00824D10" w:rsidRDefault="00824D10" w:rsidP="00287A3D">
      <w:pPr>
        <w:spacing w:after="0"/>
      </w:pPr>
    </w:p>
    <w:p w14:paraId="38AE920F" w14:textId="430EF2D7" w:rsidR="00824D10" w:rsidRDefault="002A1FC9" w:rsidP="00287A3D">
      <w:pPr>
        <w:spacing w:after="0"/>
      </w:pPr>
      <w:r>
        <w:t xml:space="preserve">Solar_panel = Publisher(broker = “message_broker_url”, topic = </w:t>
      </w:r>
      <w:r w:rsidR="004C1ABB">
        <w:t>[“energy-production”, “equipment-status”])</w:t>
      </w:r>
    </w:p>
    <w:p w14:paraId="762C2414" w14:textId="49A11FEB" w:rsidR="00031557" w:rsidRDefault="004A4B6E" w:rsidP="00287A3D">
      <w:pPr>
        <w:spacing w:after="0"/>
      </w:pPr>
      <w:r>
        <w:t xml:space="preserve">CALL </w:t>
      </w:r>
      <w:r w:rsidR="00031557">
        <w:t>Solar_panel.</w:t>
      </w:r>
      <w:r w:rsidR="0039232E">
        <w:t>generate_data()</w:t>
      </w:r>
    </w:p>
    <w:p w14:paraId="1F0A3BAF" w14:textId="77777777" w:rsidR="0039232E" w:rsidRDefault="0039232E" w:rsidP="00287A3D">
      <w:pPr>
        <w:spacing w:after="0"/>
      </w:pPr>
    </w:p>
    <w:p w14:paraId="668B62AC" w14:textId="3A44E560" w:rsidR="003F1705" w:rsidRDefault="003F1705" w:rsidP="003F1705">
      <w:pPr>
        <w:spacing w:after="0"/>
      </w:pPr>
      <w:r>
        <w:t>Wind_turbine</w:t>
      </w:r>
      <w:r>
        <w:t xml:space="preserve"> = Publisher(broker = “message_broker_url”, topic = [“energy-production”, “equipment-status”])</w:t>
      </w:r>
    </w:p>
    <w:p w14:paraId="0C5542A5" w14:textId="63256CBD" w:rsidR="003F1705" w:rsidRDefault="004A4B6E" w:rsidP="003F1705">
      <w:pPr>
        <w:spacing w:after="0"/>
      </w:pPr>
      <w:r>
        <w:t xml:space="preserve">CALL </w:t>
      </w:r>
      <w:r w:rsidR="00605078">
        <w:t>Wind_turbine</w:t>
      </w:r>
      <w:r w:rsidR="003F1705">
        <w:t>.generate_data()</w:t>
      </w:r>
    </w:p>
    <w:p w14:paraId="083E8B2E" w14:textId="77777777" w:rsidR="00605078" w:rsidRDefault="00605078" w:rsidP="003F1705">
      <w:pPr>
        <w:spacing w:after="0"/>
      </w:pPr>
    </w:p>
    <w:p w14:paraId="7C5CACD9" w14:textId="62494C02" w:rsidR="00605078" w:rsidRDefault="00605078" w:rsidP="00605078">
      <w:pPr>
        <w:spacing w:after="0"/>
      </w:pPr>
      <w:r>
        <w:t>Weather_station</w:t>
      </w:r>
      <w:r>
        <w:t xml:space="preserve"> = Publisher(broker = “message_broker_url”, topic = [“</w:t>
      </w:r>
      <w:r w:rsidR="00700295">
        <w:t>weather-data</w:t>
      </w:r>
      <w:r>
        <w:t>”, “equipment-status”])</w:t>
      </w:r>
    </w:p>
    <w:p w14:paraId="0A5FFD5E" w14:textId="22F9BE7A" w:rsidR="00605078" w:rsidRDefault="004A4B6E" w:rsidP="00605078">
      <w:pPr>
        <w:spacing w:after="0"/>
      </w:pPr>
      <w:r>
        <w:t xml:space="preserve">CALL </w:t>
      </w:r>
      <w:r w:rsidR="00700295">
        <w:t>Weather_station</w:t>
      </w:r>
      <w:r w:rsidR="00605078">
        <w:t>.generate_data()</w:t>
      </w:r>
    </w:p>
    <w:p w14:paraId="18270935" w14:textId="77777777" w:rsidR="00700295" w:rsidRDefault="00700295" w:rsidP="00605078">
      <w:pPr>
        <w:spacing w:after="0"/>
      </w:pPr>
    </w:p>
    <w:p w14:paraId="22219AFD" w14:textId="2D870026" w:rsidR="00700295" w:rsidRDefault="001A046A" w:rsidP="00700295">
      <w:pPr>
        <w:spacing w:after="0"/>
      </w:pPr>
      <w:r>
        <w:t>G</w:t>
      </w:r>
      <w:r w:rsidR="00700295">
        <w:t>rid</w:t>
      </w:r>
      <w:r>
        <w:t>_database</w:t>
      </w:r>
      <w:r w:rsidR="00700295">
        <w:t xml:space="preserve"> = Publisher(broker = “message_broker_url”, topic = [“energy-production”, “</w:t>
      </w:r>
      <w:r w:rsidR="00700295">
        <w:t>grid-status</w:t>
      </w:r>
      <w:r w:rsidR="00700295">
        <w:t>”])</w:t>
      </w:r>
    </w:p>
    <w:p w14:paraId="7E43B213" w14:textId="10294C2A" w:rsidR="00700295" w:rsidRDefault="004A4B6E" w:rsidP="00700295">
      <w:pPr>
        <w:spacing w:after="0"/>
      </w:pPr>
      <w:r>
        <w:lastRenderedPageBreak/>
        <w:t xml:space="preserve">CALL </w:t>
      </w:r>
      <w:r w:rsidR="001A046A">
        <w:t>G</w:t>
      </w:r>
      <w:r w:rsidR="001A02A4">
        <w:t>rid</w:t>
      </w:r>
      <w:r w:rsidR="001A046A">
        <w:t>_database</w:t>
      </w:r>
      <w:r w:rsidR="00700295">
        <w:t>.generate_data()</w:t>
      </w:r>
    </w:p>
    <w:p w14:paraId="31867E46" w14:textId="77777777" w:rsidR="001A02A4" w:rsidRDefault="001A02A4" w:rsidP="00700295">
      <w:pPr>
        <w:spacing w:after="0"/>
      </w:pPr>
    </w:p>
    <w:p w14:paraId="22930264" w14:textId="66205802" w:rsidR="001A02A4" w:rsidRDefault="001A046A" w:rsidP="001A02A4">
      <w:pPr>
        <w:spacing w:after="0"/>
      </w:pPr>
      <w:r>
        <w:t>weather_database</w:t>
      </w:r>
      <w:r w:rsidR="001A02A4">
        <w:t xml:space="preserve"> = Publisher(broker = “message_broker_url”, topic = “</w:t>
      </w:r>
      <w:r>
        <w:t>weather_data</w:t>
      </w:r>
      <w:r w:rsidR="001A02A4">
        <w:t>”)</w:t>
      </w:r>
    </w:p>
    <w:p w14:paraId="7CCF7D35" w14:textId="075A49EE" w:rsidR="001A02A4" w:rsidRDefault="004A4B6E" w:rsidP="001A02A4">
      <w:pPr>
        <w:spacing w:after="0"/>
      </w:pPr>
      <w:r>
        <w:t xml:space="preserve">CALL </w:t>
      </w:r>
      <w:r w:rsidR="00EB16BC">
        <w:t>weather_database</w:t>
      </w:r>
      <w:r w:rsidR="001A02A4">
        <w:t>.generate_data()</w:t>
      </w:r>
    </w:p>
    <w:p w14:paraId="17BC0185" w14:textId="77777777" w:rsidR="001A02A4" w:rsidRDefault="001A02A4" w:rsidP="00700295">
      <w:pPr>
        <w:spacing w:after="0"/>
      </w:pPr>
    </w:p>
    <w:p w14:paraId="5181E1EC" w14:textId="63D6BDF9" w:rsidR="00EB16BC" w:rsidRDefault="00BF3FAC" w:rsidP="00700295">
      <w:pPr>
        <w:spacing w:after="0"/>
      </w:pPr>
      <w:r>
        <w:t>Each publisher is denoted by name and assigned to the relevant topics for the type of data it produces.</w:t>
      </w:r>
    </w:p>
    <w:p w14:paraId="5F351655" w14:textId="77777777" w:rsidR="00BF3FAC" w:rsidRDefault="00BF3FAC" w:rsidP="00700295">
      <w:pPr>
        <w:spacing w:after="0"/>
      </w:pPr>
    </w:p>
    <w:p w14:paraId="1BE9256A" w14:textId="5290423A" w:rsidR="00BF3FAC" w:rsidRDefault="00BF3FAC" w:rsidP="00700295">
      <w:pPr>
        <w:spacing w:after="0"/>
      </w:pPr>
      <w:r>
        <w:t xml:space="preserve">Below is the pseudocode </w:t>
      </w:r>
      <w:r w:rsidR="00224B62">
        <w:t xml:space="preserve">for initializing the subscribers in the system and </w:t>
      </w:r>
      <w:r w:rsidR="00AF720B">
        <w:t>starting the consuming process.</w:t>
      </w:r>
    </w:p>
    <w:p w14:paraId="738A3F41" w14:textId="77777777" w:rsidR="00421927" w:rsidRDefault="00421927" w:rsidP="00700295">
      <w:pPr>
        <w:spacing w:after="0"/>
      </w:pPr>
    </w:p>
    <w:p w14:paraId="369C512A" w14:textId="41FBCA3C" w:rsidR="00AF720B" w:rsidRDefault="00623834" w:rsidP="00700295">
      <w:pPr>
        <w:spacing w:after="0"/>
      </w:pPr>
      <w:r>
        <w:t>a</w:t>
      </w:r>
      <w:r w:rsidR="00012796">
        <w:t xml:space="preserve">lert_system = Subscriber(broker = “message_broker_url”, topic = </w:t>
      </w:r>
      <w:r w:rsidR="002D6D28">
        <w:t>[“equipment-status”, “weather-data”]</w:t>
      </w:r>
    </w:p>
    <w:p w14:paraId="0E01A96D" w14:textId="3347504C" w:rsidR="009858F6" w:rsidRDefault="009858F6" w:rsidP="00700295">
      <w:pPr>
        <w:spacing w:after="0"/>
      </w:pPr>
      <w:r>
        <w:t>CALL alert_system.subscribe(</w:t>
      </w:r>
      <w:r w:rsidR="00623834">
        <w:t>“equipment-status”</w:t>
      </w:r>
      <w:r>
        <w:t>)</w:t>
      </w:r>
    </w:p>
    <w:p w14:paraId="25FC5B75" w14:textId="3FD501F7" w:rsidR="00623834" w:rsidRDefault="00623834" w:rsidP="00700295">
      <w:pPr>
        <w:spacing w:after="0"/>
      </w:pPr>
      <w:r>
        <w:t>CALL alert_system.subscribe(“weather-data”)</w:t>
      </w:r>
    </w:p>
    <w:p w14:paraId="02DD7B25" w14:textId="77777777" w:rsidR="00623834" w:rsidRDefault="00623834" w:rsidP="00700295">
      <w:pPr>
        <w:spacing w:after="0"/>
      </w:pPr>
    </w:p>
    <w:p w14:paraId="6D81C259" w14:textId="7E6B9931" w:rsidR="008C7C6A" w:rsidRDefault="006B31BD" w:rsidP="008C7C6A">
      <w:pPr>
        <w:spacing w:after="0"/>
      </w:pPr>
      <w:r>
        <w:t>s</w:t>
      </w:r>
      <w:r w:rsidR="008C7C6A">
        <w:t>treaming_dashboard</w:t>
      </w:r>
      <w:r w:rsidR="008C7C6A">
        <w:t xml:space="preserve"> = Subscriber(broker = “message_broker_url”, topic = [“equipment-status”, “weather-data”, “energy-production”, “grid-status”]</w:t>
      </w:r>
    </w:p>
    <w:p w14:paraId="2609CB97" w14:textId="254CDD53" w:rsidR="008C7C6A" w:rsidRDefault="008C7C6A" w:rsidP="008C7C6A">
      <w:pPr>
        <w:spacing w:after="0"/>
      </w:pPr>
      <w:r>
        <w:t xml:space="preserve">CALL </w:t>
      </w:r>
      <w:r w:rsidR="005C4F84">
        <w:t>streaming_dashboard</w:t>
      </w:r>
      <w:r>
        <w:t>.subscribe(“equipment-status”)</w:t>
      </w:r>
    </w:p>
    <w:p w14:paraId="60D4320D" w14:textId="0A53EBA3" w:rsidR="008C7C6A" w:rsidRDefault="008C7C6A" w:rsidP="008C7C6A">
      <w:pPr>
        <w:spacing w:after="0"/>
      </w:pPr>
      <w:r>
        <w:t xml:space="preserve">CALL </w:t>
      </w:r>
      <w:r w:rsidR="005C4F84">
        <w:t>streaming_dashboard</w:t>
      </w:r>
      <w:r>
        <w:t>.subscribe(“weather-data”)</w:t>
      </w:r>
    </w:p>
    <w:p w14:paraId="47910087" w14:textId="390CD25A" w:rsidR="008C7C6A" w:rsidRDefault="008C7C6A" w:rsidP="008C7C6A">
      <w:pPr>
        <w:spacing w:after="0"/>
      </w:pPr>
      <w:r>
        <w:t xml:space="preserve">CALL </w:t>
      </w:r>
      <w:r w:rsidR="005C4F84">
        <w:t>streaming_dashboard</w:t>
      </w:r>
      <w:r>
        <w:t>.subscribe(“energy-production”)</w:t>
      </w:r>
    </w:p>
    <w:p w14:paraId="20CE12C9" w14:textId="4D383B60" w:rsidR="008C7C6A" w:rsidRDefault="008C7C6A" w:rsidP="008C7C6A">
      <w:pPr>
        <w:spacing w:after="0"/>
      </w:pPr>
      <w:r>
        <w:t xml:space="preserve">CALL </w:t>
      </w:r>
      <w:r w:rsidR="005C4F84">
        <w:t>streaming_dashboard</w:t>
      </w:r>
      <w:r>
        <w:t>.subscribe(“grid-status”)</w:t>
      </w:r>
    </w:p>
    <w:p w14:paraId="780ED87B" w14:textId="77777777" w:rsidR="0035042C" w:rsidRDefault="0035042C" w:rsidP="008C7C6A">
      <w:pPr>
        <w:spacing w:after="0"/>
      </w:pPr>
    </w:p>
    <w:p w14:paraId="1B4DC37C" w14:textId="0ECEBBBB" w:rsidR="0035042C" w:rsidRDefault="006B31BD" w:rsidP="0035042C">
      <w:pPr>
        <w:spacing w:after="0"/>
      </w:pPr>
      <w:r>
        <w:t>analytics</w:t>
      </w:r>
      <w:r w:rsidR="0035042C">
        <w:t xml:space="preserve"> = Subscriber(broker = “message_broker_url”, topic = [“equipment-status”, “weather-data”, “energy-production”, “grid-status”]</w:t>
      </w:r>
    </w:p>
    <w:p w14:paraId="11513076" w14:textId="2ED1C66D" w:rsidR="0035042C" w:rsidRDefault="0035042C" w:rsidP="0035042C">
      <w:pPr>
        <w:spacing w:after="0"/>
      </w:pPr>
      <w:r>
        <w:t xml:space="preserve">CALL </w:t>
      </w:r>
      <w:r w:rsidR="006B31BD">
        <w:t>analytics</w:t>
      </w:r>
      <w:r>
        <w:t>.subscribe(“equipment-status”)</w:t>
      </w:r>
    </w:p>
    <w:p w14:paraId="72BCCC1F" w14:textId="0A4DEECF" w:rsidR="0035042C" w:rsidRDefault="0035042C" w:rsidP="0035042C">
      <w:pPr>
        <w:spacing w:after="0"/>
      </w:pPr>
      <w:r>
        <w:t xml:space="preserve">CALL </w:t>
      </w:r>
      <w:r w:rsidR="006B31BD">
        <w:t>analytics</w:t>
      </w:r>
      <w:r>
        <w:t>.subscribe(“weather-data”)</w:t>
      </w:r>
    </w:p>
    <w:p w14:paraId="4FEFB660" w14:textId="28A46C38" w:rsidR="0035042C" w:rsidRDefault="0035042C" w:rsidP="0035042C">
      <w:pPr>
        <w:spacing w:after="0"/>
      </w:pPr>
      <w:r>
        <w:t>CALL</w:t>
      </w:r>
      <w:r w:rsidR="006B31BD" w:rsidRPr="006B31BD">
        <w:t xml:space="preserve"> </w:t>
      </w:r>
      <w:r w:rsidR="006B31BD">
        <w:t>analytics</w:t>
      </w:r>
      <w:r>
        <w:t>.subscribe(“energy-production”)</w:t>
      </w:r>
    </w:p>
    <w:p w14:paraId="3A34571E" w14:textId="263E4495" w:rsidR="0035042C" w:rsidRDefault="0035042C" w:rsidP="0035042C">
      <w:pPr>
        <w:spacing w:after="0"/>
      </w:pPr>
      <w:r>
        <w:t xml:space="preserve">CALL </w:t>
      </w:r>
      <w:r w:rsidR="006B31BD">
        <w:t>analytics</w:t>
      </w:r>
      <w:r>
        <w:t>.subscribe(“grid-status”)</w:t>
      </w:r>
    </w:p>
    <w:p w14:paraId="7D5E8EA1" w14:textId="77777777" w:rsidR="0035042C" w:rsidRDefault="0035042C" w:rsidP="008C7C6A">
      <w:pPr>
        <w:spacing w:after="0"/>
      </w:pPr>
    </w:p>
    <w:p w14:paraId="6FA02393" w14:textId="77777777" w:rsidR="008C7C6A" w:rsidRDefault="008C7C6A" w:rsidP="00700295">
      <w:pPr>
        <w:spacing w:after="0"/>
      </w:pPr>
    </w:p>
    <w:p w14:paraId="481C1765" w14:textId="2F5BD0F5" w:rsidR="001618D9" w:rsidRDefault="006B31BD" w:rsidP="001618D9">
      <w:pPr>
        <w:spacing w:after="0"/>
      </w:pPr>
      <w:r>
        <w:t>d</w:t>
      </w:r>
      <w:r w:rsidR="001618D9">
        <w:t>atabase_storage</w:t>
      </w:r>
      <w:r w:rsidR="001618D9">
        <w:t xml:space="preserve"> = Subscriber(broker = “message_broker_url”, topic = [“equipment-status”, “weather-data”</w:t>
      </w:r>
      <w:r w:rsidR="00930737">
        <w:t>, “energy-production”, “grid-</w:t>
      </w:r>
      <w:r w:rsidR="00D3301A">
        <w:t>status</w:t>
      </w:r>
      <w:r w:rsidR="00930737">
        <w:t>”</w:t>
      </w:r>
      <w:r w:rsidR="001618D9">
        <w:t>]</w:t>
      </w:r>
    </w:p>
    <w:p w14:paraId="78BA68E9" w14:textId="6CED2F14" w:rsidR="001618D9" w:rsidRDefault="001618D9" w:rsidP="001618D9">
      <w:pPr>
        <w:spacing w:after="0"/>
      </w:pPr>
      <w:r>
        <w:t xml:space="preserve">CALL </w:t>
      </w:r>
      <w:r w:rsidR="005C4F84">
        <w:t>database_storage</w:t>
      </w:r>
      <w:r>
        <w:t>.subscribe(“equipment-status”)</w:t>
      </w:r>
    </w:p>
    <w:p w14:paraId="2257B014" w14:textId="0E205DAF" w:rsidR="001618D9" w:rsidRDefault="001618D9" w:rsidP="001618D9">
      <w:pPr>
        <w:spacing w:after="0"/>
      </w:pPr>
      <w:r>
        <w:t>CALL</w:t>
      </w:r>
      <w:r w:rsidR="005C4F84" w:rsidRPr="005C4F84">
        <w:t xml:space="preserve"> </w:t>
      </w:r>
      <w:r w:rsidR="005C4F84">
        <w:t>database_storage</w:t>
      </w:r>
      <w:r>
        <w:t>.subscribe(“weather-data”)</w:t>
      </w:r>
    </w:p>
    <w:p w14:paraId="627374B5" w14:textId="1369F9CC" w:rsidR="00D3301A" w:rsidRDefault="00D3301A" w:rsidP="00D3301A">
      <w:pPr>
        <w:spacing w:after="0"/>
      </w:pPr>
      <w:r>
        <w:t>CALL</w:t>
      </w:r>
      <w:r w:rsidR="0035042C" w:rsidRPr="0035042C">
        <w:t xml:space="preserve"> </w:t>
      </w:r>
      <w:r w:rsidR="0035042C">
        <w:t>database_storage</w:t>
      </w:r>
      <w:r>
        <w:t>.subscribe(“</w:t>
      </w:r>
      <w:r w:rsidR="00421927">
        <w:t>energy-production</w:t>
      </w:r>
      <w:r>
        <w:t>”)</w:t>
      </w:r>
    </w:p>
    <w:p w14:paraId="025131D4" w14:textId="4CA21549" w:rsidR="00D3301A" w:rsidRDefault="00D3301A" w:rsidP="00D3301A">
      <w:pPr>
        <w:spacing w:after="0"/>
      </w:pPr>
      <w:r>
        <w:t xml:space="preserve">CALL </w:t>
      </w:r>
      <w:r w:rsidR="0035042C">
        <w:t>database_storage</w:t>
      </w:r>
      <w:r>
        <w:t>.subscribe(“</w:t>
      </w:r>
      <w:r w:rsidR="00421927">
        <w:t>grid-status</w:t>
      </w:r>
      <w:r>
        <w:t>”)</w:t>
      </w:r>
    </w:p>
    <w:p w14:paraId="2EF29F76" w14:textId="77777777" w:rsidR="00623834" w:rsidRDefault="00623834" w:rsidP="00700295">
      <w:pPr>
        <w:spacing w:after="0"/>
      </w:pPr>
    </w:p>
    <w:p w14:paraId="03D51F62" w14:textId="3C927EE2" w:rsidR="00700295" w:rsidRDefault="00DB1322" w:rsidP="00605078">
      <w:pPr>
        <w:spacing w:after="0"/>
      </w:pPr>
      <w:r>
        <w:t xml:space="preserve">The above </w:t>
      </w:r>
      <w:r w:rsidR="00504E25">
        <w:t>pseudo</w:t>
      </w:r>
      <w:r>
        <w:t xml:space="preserve">code initializes </w:t>
      </w:r>
      <w:r w:rsidR="000348D5">
        <w:t>all</w:t>
      </w:r>
      <w:r>
        <w:t xml:space="preserve"> the connections to subscribing applications referencing the message broker </w:t>
      </w:r>
      <w:r w:rsidR="004722A4">
        <w:t xml:space="preserve">and the topics they subscribe to. It then starts the flow of data into these applications by calling the subscribe function for each topic </w:t>
      </w:r>
      <w:r w:rsidR="000A5813">
        <w:t xml:space="preserve">the subscriber follows. </w:t>
      </w:r>
    </w:p>
    <w:p w14:paraId="370600E2" w14:textId="77777777" w:rsidR="00605078" w:rsidRDefault="00605078" w:rsidP="003F1705">
      <w:pPr>
        <w:spacing w:after="0"/>
      </w:pPr>
    </w:p>
    <w:p w14:paraId="075D869A" w14:textId="77777777" w:rsidR="003F1705" w:rsidRDefault="003F1705" w:rsidP="00287A3D">
      <w:pPr>
        <w:spacing w:after="0"/>
      </w:pPr>
    </w:p>
    <w:p w14:paraId="69F62CDF" w14:textId="1E533975" w:rsidR="00B61CF5" w:rsidRDefault="002A049D" w:rsidP="009B4BF4">
      <w:pPr>
        <w:pStyle w:val="Heading1"/>
      </w:pPr>
      <w:bookmarkStart w:id="3" w:name="_Toc180665888"/>
      <w:r>
        <w:lastRenderedPageBreak/>
        <w:t>Coding Implementation</w:t>
      </w:r>
      <w:bookmarkEnd w:id="3"/>
    </w:p>
    <w:p w14:paraId="092A1CF1" w14:textId="2C875BCB" w:rsidR="000D6CA3" w:rsidRDefault="000D6CA3" w:rsidP="00FD07F9">
      <w:r>
        <w:t xml:space="preserve">Install Kafka and </w:t>
      </w:r>
      <w:r w:rsidR="009176FE">
        <w:t>start zookeeper in a command prompt window:</w:t>
      </w:r>
    </w:p>
    <w:p w14:paraId="2DA06669" w14:textId="2A4FAA7C" w:rsidR="009176FE" w:rsidRDefault="00C53CC9" w:rsidP="00FD07F9">
      <w:r>
        <w:rPr>
          <w:noProof/>
        </w:rPr>
        <w:drawing>
          <wp:inline distT="0" distB="0" distL="0" distR="0" wp14:anchorId="4D4C27AB" wp14:editId="7D7FD638">
            <wp:extent cx="5943600" cy="1175385"/>
            <wp:effectExtent l="0" t="0" r="0" b="5715"/>
            <wp:docPr id="1677218763"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218763" name="Picture 2" descr="A screenshot of a computer&#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943600" cy="1175385"/>
                    </a:xfrm>
                    <a:prstGeom prst="rect">
                      <a:avLst/>
                    </a:prstGeom>
                  </pic:spPr>
                </pic:pic>
              </a:graphicData>
            </a:graphic>
          </wp:inline>
        </w:drawing>
      </w:r>
    </w:p>
    <w:p w14:paraId="33E83D80" w14:textId="6167842A" w:rsidR="00C53CC9" w:rsidRDefault="00EF78C4" w:rsidP="00FD07F9">
      <w:r>
        <w:t>Start the Kafka Broker in a command prompt window:</w:t>
      </w:r>
    </w:p>
    <w:p w14:paraId="2D45EE59" w14:textId="47863318" w:rsidR="00EF78C4" w:rsidRDefault="0054002C" w:rsidP="00FD07F9">
      <w:r>
        <w:rPr>
          <w:noProof/>
        </w:rPr>
        <w:drawing>
          <wp:inline distT="0" distB="0" distL="0" distR="0" wp14:anchorId="0262EC4D" wp14:editId="06FCE184">
            <wp:extent cx="5943600" cy="248285"/>
            <wp:effectExtent l="0" t="0" r="0" b="0"/>
            <wp:docPr id="3474331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433110" name="Picture 347433110"/>
                    <pic:cNvPicPr/>
                  </pic:nvPicPr>
                  <pic:blipFill>
                    <a:blip r:embed="rId8">
                      <a:extLst>
                        <a:ext uri="{28A0092B-C50C-407E-A947-70E740481C1C}">
                          <a14:useLocalDpi xmlns:a14="http://schemas.microsoft.com/office/drawing/2010/main" val="0"/>
                        </a:ext>
                      </a:extLst>
                    </a:blip>
                    <a:stretch>
                      <a:fillRect/>
                    </a:stretch>
                  </pic:blipFill>
                  <pic:spPr>
                    <a:xfrm>
                      <a:off x="0" y="0"/>
                      <a:ext cx="5943600" cy="248285"/>
                    </a:xfrm>
                    <a:prstGeom prst="rect">
                      <a:avLst/>
                    </a:prstGeom>
                  </pic:spPr>
                </pic:pic>
              </a:graphicData>
            </a:graphic>
          </wp:inline>
        </w:drawing>
      </w:r>
    </w:p>
    <w:p w14:paraId="58D2433B" w14:textId="28E9D6E2" w:rsidR="0054002C" w:rsidRDefault="004760A4" w:rsidP="00FD07F9">
      <w:r>
        <w:t>Create the Kafka topics for the REC Kafka message broker</w:t>
      </w:r>
      <w:r w:rsidR="00D80288">
        <w:t xml:space="preserve"> in a command prompt window</w:t>
      </w:r>
      <w:r>
        <w:t xml:space="preserve">: </w:t>
      </w:r>
    </w:p>
    <w:p w14:paraId="5E2DFFF5" w14:textId="76ED7D7C" w:rsidR="004760A4" w:rsidRDefault="00A81186" w:rsidP="00FD07F9">
      <w:r>
        <w:rPr>
          <w:noProof/>
        </w:rPr>
        <w:drawing>
          <wp:inline distT="0" distB="0" distL="0" distR="0" wp14:anchorId="0FF3FE07" wp14:editId="733AC1E2">
            <wp:extent cx="5943600" cy="3305810"/>
            <wp:effectExtent l="0" t="0" r="0" b="8890"/>
            <wp:docPr id="798399443" name="Picture 4"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399443" name="Picture 4" descr="A screenshot of a computer pro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3305810"/>
                    </a:xfrm>
                    <a:prstGeom prst="rect">
                      <a:avLst/>
                    </a:prstGeom>
                  </pic:spPr>
                </pic:pic>
              </a:graphicData>
            </a:graphic>
          </wp:inline>
        </w:drawing>
      </w:r>
    </w:p>
    <w:p w14:paraId="58B04DDF" w14:textId="0F55A38E" w:rsidR="00832E1F" w:rsidRDefault="00085A81" w:rsidP="00FD07F9">
      <w:r>
        <w:t xml:space="preserve">Once Kafka is up and running, </w:t>
      </w:r>
      <w:r w:rsidR="00EC6260">
        <w:t>in Spyder I imported the libraries needed to communicate with kafka and created a variable storing the port number where kafka is running:</w:t>
      </w:r>
    </w:p>
    <w:p w14:paraId="6482075C" w14:textId="71CCEB0B" w:rsidR="00EC6260" w:rsidRDefault="000F1936" w:rsidP="00FD07F9">
      <w:r>
        <w:rPr>
          <w:noProof/>
        </w:rPr>
        <w:lastRenderedPageBreak/>
        <w:drawing>
          <wp:inline distT="0" distB="0" distL="0" distR="0" wp14:anchorId="5D620B31" wp14:editId="77130189">
            <wp:extent cx="5943600" cy="1654810"/>
            <wp:effectExtent l="0" t="0" r="0" b="2540"/>
            <wp:docPr id="1783987288"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987288" name="Picture 5" descr="A screenshot of a computer&#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1654810"/>
                    </a:xfrm>
                    <a:prstGeom prst="rect">
                      <a:avLst/>
                    </a:prstGeom>
                  </pic:spPr>
                </pic:pic>
              </a:graphicData>
            </a:graphic>
          </wp:inline>
        </w:drawing>
      </w:r>
    </w:p>
    <w:p w14:paraId="3321ACA7" w14:textId="3CBA8AA0" w:rsidR="000F1936" w:rsidRDefault="00401CC3" w:rsidP="00FD07F9">
      <w:r>
        <w:t>Create a class for producers:</w:t>
      </w:r>
    </w:p>
    <w:p w14:paraId="4C8487A9" w14:textId="28712C67" w:rsidR="00401CC3" w:rsidRDefault="006A708D" w:rsidP="00FD07F9">
      <w:r>
        <w:rPr>
          <w:noProof/>
        </w:rPr>
        <w:drawing>
          <wp:inline distT="0" distB="0" distL="0" distR="0" wp14:anchorId="18C12EC8" wp14:editId="42CB94E4">
            <wp:extent cx="5943600" cy="3592830"/>
            <wp:effectExtent l="0" t="0" r="0" b="7620"/>
            <wp:docPr id="330370710" name="Picture 6"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370710" name="Picture 6" descr="A screen shot of a computer pro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3592830"/>
                    </a:xfrm>
                    <a:prstGeom prst="rect">
                      <a:avLst/>
                    </a:prstGeom>
                  </pic:spPr>
                </pic:pic>
              </a:graphicData>
            </a:graphic>
          </wp:inline>
        </w:drawing>
      </w:r>
    </w:p>
    <w:p w14:paraId="1D5EB748" w14:textId="442A7424" w:rsidR="006A708D" w:rsidRDefault="004E4EFC" w:rsidP="00FD07F9">
      <w:r>
        <w:t>Create a class for subscribers:</w:t>
      </w:r>
    </w:p>
    <w:p w14:paraId="0D3D3739" w14:textId="36F0DAC7" w:rsidR="004E4EFC" w:rsidRDefault="004E4EFC" w:rsidP="00FD07F9">
      <w:r w:rsidRPr="004E4EFC">
        <w:lastRenderedPageBreak/>
        <w:drawing>
          <wp:inline distT="0" distB="0" distL="0" distR="0" wp14:anchorId="5105CED9" wp14:editId="1A8A4192">
            <wp:extent cx="5943600" cy="2172970"/>
            <wp:effectExtent l="0" t="0" r="0" b="0"/>
            <wp:docPr id="775836626"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836626" name="Picture 1" descr="A screen shot of a computer code&#10;&#10;Description automatically generated"/>
                    <pic:cNvPicPr/>
                  </pic:nvPicPr>
                  <pic:blipFill>
                    <a:blip r:embed="rId12"/>
                    <a:stretch>
                      <a:fillRect/>
                    </a:stretch>
                  </pic:blipFill>
                  <pic:spPr>
                    <a:xfrm>
                      <a:off x="0" y="0"/>
                      <a:ext cx="5943600" cy="2172970"/>
                    </a:xfrm>
                    <a:prstGeom prst="rect">
                      <a:avLst/>
                    </a:prstGeom>
                  </pic:spPr>
                </pic:pic>
              </a:graphicData>
            </a:graphic>
          </wp:inline>
        </w:drawing>
      </w:r>
    </w:p>
    <w:p w14:paraId="017A17E3" w14:textId="512329D9" w:rsidR="004E4EFC" w:rsidRDefault="00BE5C0C" w:rsidP="00FD07F9">
      <w:r>
        <w:t xml:space="preserve">Instantiate the different producers as their own objects: </w:t>
      </w:r>
    </w:p>
    <w:p w14:paraId="79C8F462" w14:textId="33E3556E" w:rsidR="00BE5C0C" w:rsidRDefault="003D195D" w:rsidP="00FD07F9">
      <w:r>
        <w:rPr>
          <w:noProof/>
        </w:rPr>
        <w:drawing>
          <wp:inline distT="0" distB="0" distL="0" distR="0" wp14:anchorId="335120C6" wp14:editId="25F444DB">
            <wp:extent cx="5943600" cy="999490"/>
            <wp:effectExtent l="0" t="0" r="0" b="0"/>
            <wp:docPr id="1867009445" name="Picture 7"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009445" name="Picture 7" descr="A screen shot of a computer cod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999490"/>
                    </a:xfrm>
                    <a:prstGeom prst="rect">
                      <a:avLst/>
                    </a:prstGeom>
                  </pic:spPr>
                </pic:pic>
              </a:graphicData>
            </a:graphic>
          </wp:inline>
        </w:drawing>
      </w:r>
    </w:p>
    <w:p w14:paraId="1FF04ACA" w14:textId="600C3869" w:rsidR="003D195D" w:rsidRDefault="00D860D5" w:rsidP="00FD07F9">
      <w:r>
        <w:t>Start an example data stream from the solar panel object:</w:t>
      </w:r>
    </w:p>
    <w:p w14:paraId="118B5866" w14:textId="61023153" w:rsidR="009D58F7" w:rsidRDefault="004D7B25" w:rsidP="00FD07F9">
      <w:r>
        <w:rPr>
          <w:noProof/>
        </w:rPr>
        <w:drawing>
          <wp:inline distT="0" distB="0" distL="0" distR="0" wp14:anchorId="39C72BE9" wp14:editId="519F1128">
            <wp:extent cx="5943600" cy="217170"/>
            <wp:effectExtent l="0" t="0" r="0" b="0"/>
            <wp:docPr id="111258415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584153" name="Picture 1112584153"/>
                    <pic:cNvPicPr/>
                  </pic:nvPicPr>
                  <pic:blipFill>
                    <a:blip r:embed="rId14">
                      <a:extLst>
                        <a:ext uri="{28A0092B-C50C-407E-A947-70E740481C1C}">
                          <a14:useLocalDpi xmlns:a14="http://schemas.microsoft.com/office/drawing/2010/main" val="0"/>
                        </a:ext>
                      </a:extLst>
                    </a:blip>
                    <a:stretch>
                      <a:fillRect/>
                    </a:stretch>
                  </pic:blipFill>
                  <pic:spPr>
                    <a:xfrm>
                      <a:off x="0" y="0"/>
                      <a:ext cx="5943600" cy="217170"/>
                    </a:xfrm>
                    <a:prstGeom prst="rect">
                      <a:avLst/>
                    </a:prstGeom>
                  </pic:spPr>
                </pic:pic>
              </a:graphicData>
            </a:graphic>
          </wp:inline>
        </w:drawing>
      </w:r>
    </w:p>
    <w:p w14:paraId="18E3AB66" w14:textId="68726F70" w:rsidR="00FD07F9" w:rsidRPr="00FD07F9" w:rsidRDefault="00FD07F9" w:rsidP="00FD07F9">
      <w:r>
        <w:fldChar w:fldCharType="begin"/>
      </w:r>
      <w:r w:rsidR="00F4743F">
        <w:instrText xml:space="preserve"> ADDIN ZOTERO_ITEM CSL_CITATION {"citationID":"9EMHEq4d","properties":{"formattedCitation":"({\\i{}Apache Kafka}, n.d.; {\\i{}Kafka-Python}, n.d.; Contributor, 2024; Simplilearn, 2017)","plainCitation":"(Apache Kafka, n.d.; Kafka-Python, n.d.; Contributor, 2024; Simplilearn, 2017)","noteIndex":0},"citationItems":[{"id":765,"uris":["http://zotero.org/users/1836851/items/S9TMDH2Q"],"itemData":{"id":765,"type":"webpage","abstract":"Apache Kafka: A Distributed Streaming Platform.","container-title":"Apache Kafka","language":"en","title":"Apache Kafka","URL":"https://kafka.apache.org/downloads","accessed":{"date-parts":[["2024",10,24]]}}},{"id":761,"uris":["http://zotero.org/users/1836851/items/IREZPZJM"],"itemData":{"id":761,"type":"software","genre":"Python","license":"OSI Approved :: Apache Software License","source":"PyPI","title":"kafka-python: Pure Python client for Apache Kafka","title-short":"kafka-python","URL":"https://github.com/dpkp/kafka-python","version":"2.0.2","accessed":{"date-parts":[["2024",10,24]]}}},{"id":763,"uris":["http://zotero.org/users/1836851/items/4BGTPS2N"],"itemData":{"id":763,"type":"webpage","abstract":"Apache Kafka is a distributed streaming platform that is widely used for building real-time data pipelines and streaming apps. It is generally preferred","container-title":"Sling Academy","language":"en","title":"How to install and configure Apache Kafka on Windows","URL":"https://www.slingacademy.com/article/how-to-install-and-configure-apache-kafka-on-windows/","author":[{"family":"Contributor","given":"Guest"}],"accessed":{"date-parts":[["2024",10,24]]},"issued":{"date-parts":[["2024",1,29]]}}},{"id":756,"uris":["http://zotero.org/users/1836851/items/3N68899S"],"itemData":{"id":756,"type":"motion_picture","abstract":"</w:instrText>
      </w:r>
      <w:r w:rsidR="00F4743F">
        <w:rPr>
          <w:rFonts w:ascii="Segoe UI Emoji" w:hAnsi="Segoe UI Emoji" w:cs="Segoe UI Emoji"/>
        </w:rPr>
        <w:instrText>🔥</w:instrText>
      </w:r>
      <w:r w:rsidR="00F4743F">
        <w:instrText>Professional Certificate Program in Data Engineering  - https://www.simplilearn.com/pgp-data-...\n</w:instrText>
      </w:r>
      <w:r w:rsidR="00F4743F">
        <w:rPr>
          <w:rFonts w:ascii="Segoe UI Emoji" w:hAnsi="Segoe UI Emoji" w:cs="Segoe UI Emoji"/>
        </w:rPr>
        <w:instrText>🔥</w:instrText>
      </w:r>
      <w:r w:rsidR="00F4743F">
        <w:instrText>IITK - Professional Certificate Course in Data Science (India Only) - https://www.simplilearn.com/iitk-prof...\n</w:instrText>
      </w:r>
      <w:r w:rsidR="00F4743F">
        <w:rPr>
          <w:rFonts w:ascii="Segoe UI Emoji" w:hAnsi="Segoe UI Emoji" w:cs="Segoe UI Emoji"/>
        </w:rPr>
        <w:instrText>🔥</w:instrText>
      </w:r>
      <w:r w:rsidR="00F4743F">
        <w:instrText>Caltech Post Graduate Program in Data Science  - https://www.simplilearn.com/post-grad...\nThis Apache Kafka tutorial will help you master the basics of Apache Kafka including concepts of Kafka Cluster, Kafka Data Model, Kafka Topic, Kafka Architecture and Use Case of Kafka at LinkedIn. Apache Kafka is an open-source stream processing platform developed by the Apache Software Foundation written in Scala and Java.\n\nApache Kafka is an open-source stream processing platform developed by the Apache Software Foundation written in Scala and Java. The project aims to provide a unified, high-throughput, low-latency platform for handling real-time data feeds. Its storage layer is essentially a massively scalable pub/sub message queue architected as a distributed transaction log,making it highly valuable for enterprise infrastructures to process streaming data.\n\nSubscribe to Simplilearn channel for more Big Data and Hadoop Tutorials  - https://www.youtube.com/user/Simplile...\n\nCheck our Big Data Training Video Playlist:    • Big Data Hadoop Tutorial 2024 | Big D...  \n\nBig Data and Analytics Articles - https://www.simplilearn.com/resources...\n\nTo gain in-depth knowledge of Big Data and Hadoop, check our Big Data Hadoop and Spark Developer Certification Training Course: https://www.simplilearn.com/big-data-...\n\n#bigdata #bigdatatutorialforbeginners #bigdataanalytics #bigdatahadooptutorialforbeginners #bigdatacertification #HadoopTutorial\n \n</w:instrText>
      </w:r>
      <w:r w:rsidR="00F4743F">
        <w:rPr>
          <w:rFonts w:ascii="Segoe UI Emoji" w:hAnsi="Segoe UI Emoji" w:cs="Segoe UI Emoji"/>
        </w:rPr>
        <w:instrText>➡️</w:instrText>
      </w:r>
      <w:r w:rsidR="00F4743F">
        <w:instrText xml:space="preserve"> About Post Graduate Program In Data Engineering\nThis Data Engineering course is ideal for professionals, covering critical topics like the Hadoop framework, Data Processing using Spark, Data Pipelines with Kafka, Big Data on AWS, and Azure cloud infrastructures. This program is delivered via live sessions, industry projects, IBM hackathons, and Ask Me Anything sessions.\n</w:instrText>
      </w:r>
      <w:r w:rsidR="00F4743F">
        <w:rPr>
          <w:rFonts w:ascii="Segoe UI Emoji" w:hAnsi="Segoe UI Emoji" w:cs="Segoe UI Emoji"/>
        </w:rPr>
        <w:instrText>✅</w:instrText>
      </w:r>
      <w:r w:rsidR="00F4743F">
        <w:instrText xml:space="preserve"> Key Features\n Post Graduate Program Certificate and Alumni Association membership\nExclusive Master Classes and Ask me Anything sessions by IBM\n8X higher live interaction in live Data Engineering online classes by industry experts \nCapstone from 3 domains and 14+ Projects with Industry datasets from YouTube, Glassdoor, Facebook etc.\nSimplilearn's JobAssist helps you get noticed by top hiring companies\n\n</w:instrText>
      </w:r>
      <w:r w:rsidR="00F4743F">
        <w:rPr>
          <w:rFonts w:ascii="Segoe UI Emoji" w:hAnsi="Segoe UI Emoji" w:cs="Segoe UI Emoji"/>
        </w:rPr>
        <w:instrText>✅</w:instrText>
      </w:r>
      <w:r w:rsidR="00F4743F">
        <w:instrText xml:space="preserve"> Skills Covered\n\nReal-Time Data Processing\nData Pipelining\nBig Data Analytics\nData Visualization\nProvisioning data storage services\nApache Hadoop\nIngesting Streaming and Batch Data\nTransforming Data\nImplementing Security Requirements\nData Protection\nEncryption Techniques\nData Governance and Compliance Controls\n\n</w:instrText>
      </w:r>
      <w:r w:rsidR="00F4743F">
        <w:rPr>
          <w:rFonts w:ascii="Segoe UI Emoji" w:hAnsi="Segoe UI Emoji" w:cs="Segoe UI Emoji"/>
        </w:rPr>
        <w:instrText>👉</w:instrText>
      </w:r>
      <w:r w:rsidR="00F4743F">
        <w:instrText xml:space="preserve"> Learn More At: https://www.simplilearn.com/pgp-data-...\n\n</w:instrText>
      </w:r>
      <w:r w:rsidR="00F4743F">
        <w:rPr>
          <w:rFonts w:ascii="Segoe UI Emoji" w:hAnsi="Segoe UI Emoji" w:cs="Segoe UI Emoji"/>
        </w:rPr>
        <w:instrText>🔥🔥</w:instrText>
      </w:r>
      <w:r w:rsidR="00F4743F">
        <w:instrText xml:space="preserve"> Interested in Attending Live Classes? Call Us: IN - 18002127688 / US - +18445327688","source":"YouTube","title":"Kafka Tutorial | Apache Kafka Tutorial For Beginners | Kafka Architecture |What Is Kafka|Simplilearn","URL":"https://www.youtube.com/watch?v=U4y2R3v9tlY","director":[{"literal":"Simplilearn"}],"accessed":{"date-parts":[["2024",10,15]]},"issued":{"date-parts":[["2017",7,25]]}}}],"schema":"https://github.com/citation-style-language/schema/raw/master/csl-citation.json"} </w:instrText>
      </w:r>
      <w:r>
        <w:fldChar w:fldCharType="separate"/>
      </w:r>
      <w:r w:rsidR="00F4743F" w:rsidRPr="00F4743F">
        <w:rPr>
          <w:rFonts w:ascii="Aptos" w:hAnsi="Aptos" w:cs="Times New Roman"/>
          <w:kern w:val="0"/>
        </w:rPr>
        <w:t>(</w:t>
      </w:r>
      <w:r w:rsidR="00F4743F" w:rsidRPr="00F4743F">
        <w:rPr>
          <w:rFonts w:ascii="Aptos" w:hAnsi="Aptos" w:cs="Times New Roman"/>
          <w:i/>
          <w:iCs/>
          <w:kern w:val="0"/>
        </w:rPr>
        <w:t>Apache Kafka</w:t>
      </w:r>
      <w:r w:rsidR="00F4743F" w:rsidRPr="00F4743F">
        <w:rPr>
          <w:rFonts w:ascii="Aptos" w:hAnsi="Aptos" w:cs="Times New Roman"/>
          <w:kern w:val="0"/>
        </w:rPr>
        <w:t xml:space="preserve">, n.d.; </w:t>
      </w:r>
      <w:r w:rsidR="00F4743F" w:rsidRPr="00F4743F">
        <w:rPr>
          <w:rFonts w:ascii="Aptos" w:hAnsi="Aptos" w:cs="Times New Roman"/>
          <w:i/>
          <w:iCs/>
          <w:kern w:val="0"/>
        </w:rPr>
        <w:t>Kafka-Python</w:t>
      </w:r>
      <w:r w:rsidR="00F4743F" w:rsidRPr="00F4743F">
        <w:rPr>
          <w:rFonts w:ascii="Aptos" w:hAnsi="Aptos" w:cs="Times New Roman"/>
          <w:kern w:val="0"/>
        </w:rPr>
        <w:t>, n.d.; Contributor, 2024; Simplilearn, 2017)</w:t>
      </w:r>
      <w:r>
        <w:fldChar w:fldCharType="end"/>
      </w:r>
    </w:p>
    <w:p w14:paraId="104B2FD7" w14:textId="563B3B55" w:rsidR="009D58F7" w:rsidRPr="009D58F7" w:rsidRDefault="002A049D" w:rsidP="009D58F7">
      <w:pPr>
        <w:pStyle w:val="Heading1"/>
      </w:pPr>
      <w:bookmarkStart w:id="4" w:name="_Toc180665889"/>
      <w:r>
        <w:t>Results</w:t>
      </w:r>
      <w:bookmarkEnd w:id="4"/>
    </w:p>
    <w:p w14:paraId="32D3F783" w14:textId="77777777" w:rsidR="009D58F7" w:rsidRDefault="00F3368A" w:rsidP="00F3368A">
      <w:r>
        <w:t xml:space="preserve">This project was implemented using </w:t>
      </w:r>
      <w:r w:rsidR="00C27C16">
        <w:t xml:space="preserve">Kafka as the message broker between the publishers and subscribers. </w:t>
      </w:r>
      <w:r w:rsidR="00EE4014">
        <w:t xml:space="preserve">A publish and subscribe class were created to make the relevant instances of publishers and subscribers to the REC system. </w:t>
      </w:r>
    </w:p>
    <w:p w14:paraId="54F08E63" w14:textId="7A768A4C" w:rsidR="00736AFD" w:rsidRDefault="00736AFD" w:rsidP="00F3368A">
      <w:r>
        <w:t>I ran out of time to make the code work, I need to define a variable ‘topic’ as well as topics, so when I ran the code I have, I got this error:</w:t>
      </w:r>
    </w:p>
    <w:p w14:paraId="2F21F72D" w14:textId="190BEF80" w:rsidR="00736AFD" w:rsidRDefault="005961E3" w:rsidP="00F3368A">
      <w:r>
        <w:rPr>
          <w:noProof/>
        </w:rPr>
        <w:drawing>
          <wp:inline distT="0" distB="0" distL="0" distR="0" wp14:anchorId="79EFB366" wp14:editId="013116CF">
            <wp:extent cx="5943600" cy="1294765"/>
            <wp:effectExtent l="0" t="0" r="0" b="635"/>
            <wp:docPr id="373783959" name="Picture 9"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783959" name="Picture 9" descr="A screen shot of a computer pro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1294765"/>
                    </a:xfrm>
                    <a:prstGeom prst="rect">
                      <a:avLst/>
                    </a:prstGeom>
                  </pic:spPr>
                </pic:pic>
              </a:graphicData>
            </a:graphic>
          </wp:inline>
        </w:drawing>
      </w:r>
    </w:p>
    <w:p w14:paraId="54E67C69" w14:textId="395FFF5A" w:rsidR="00F3368A" w:rsidRDefault="002B0CDA" w:rsidP="00F3368A">
      <w:r>
        <w:t xml:space="preserve">Currently a simple data stream model is used to replicate data. Future work would include using </w:t>
      </w:r>
      <w:r w:rsidR="0066538B">
        <w:t xml:space="preserve">API’s for streaming databases to pull in real-world, relevant data streams. The API’s of interest are </w:t>
      </w:r>
      <w:r w:rsidR="00CA2249">
        <w:t xml:space="preserve">OpenWeather’s Weather API </w:t>
      </w:r>
      <w:r w:rsidR="00CA2249">
        <w:fldChar w:fldCharType="begin"/>
      </w:r>
      <w:r w:rsidR="00CA2249">
        <w:instrText xml:space="preserve"> ADDIN ZOTERO_ITEM CSL_CITATION {"citationID":"FGbEIqgO","properties":{"formattedCitation":"({\\i{}Weather API - OpenWeatherMap}, n.d.)","plainCitation":"(Weather API - OpenWeatherMap, n.d.)","noteIndex":0},"citationItems":[{"id":767,"uris":["http://zotero.org/users/1836851/items/I9X29LNU"],"itemData":{"id":767,"type":"webpage","title":"Weather API - OpenWeatherMap","URL":"https://openweathermap.org/api","accessed":{"date-parts":[["2024",10,24]]}}}],"schema":"https://github.com/citation-style-language/schema/raw/master/csl-citation.json"} </w:instrText>
      </w:r>
      <w:r w:rsidR="00CA2249">
        <w:fldChar w:fldCharType="separate"/>
      </w:r>
      <w:r w:rsidR="00CA2249" w:rsidRPr="00CA2249">
        <w:rPr>
          <w:rFonts w:ascii="Aptos" w:hAnsi="Aptos" w:cs="Times New Roman"/>
          <w:kern w:val="0"/>
        </w:rPr>
        <w:t>(</w:t>
      </w:r>
      <w:r w:rsidR="00CA2249" w:rsidRPr="00CA2249">
        <w:rPr>
          <w:rFonts w:ascii="Aptos" w:hAnsi="Aptos" w:cs="Times New Roman"/>
          <w:i/>
          <w:iCs/>
          <w:kern w:val="0"/>
        </w:rPr>
        <w:t>Weather API - OpenWeatherMap</w:t>
      </w:r>
      <w:r w:rsidR="00CA2249" w:rsidRPr="00CA2249">
        <w:rPr>
          <w:rFonts w:ascii="Aptos" w:hAnsi="Aptos" w:cs="Times New Roman"/>
          <w:kern w:val="0"/>
        </w:rPr>
        <w:t>, n.d.)</w:t>
      </w:r>
      <w:r w:rsidR="00CA2249">
        <w:fldChar w:fldCharType="end"/>
      </w:r>
      <w:r w:rsidR="00FD0406">
        <w:t xml:space="preserve">, NREL’s renewable energy </w:t>
      </w:r>
      <w:r w:rsidR="00FD0406">
        <w:lastRenderedPageBreak/>
        <w:t xml:space="preserve">database </w:t>
      </w:r>
      <w:r w:rsidR="00A218E4">
        <w:fldChar w:fldCharType="begin"/>
      </w:r>
      <w:r w:rsidR="00A218E4">
        <w:instrText xml:space="preserve"> ADDIN ZOTERO_ITEM CSL_CITATION {"citationID":"9YH9TWKD","properties":{"formattedCitation":"({\\i{}NREL: Developer Network}, n.d.)","plainCitation":"(NREL: Developer Network, n.d.)","noteIndex":0},"citationItems":[{"id":769,"uris":["http://zotero.org/users/1836851/items/FQXYIWTT"],"itemData":{"id":769,"type":"webpage","title":"NREL: Developer Network","URL":"https://developer.nrel.gov/","accessed":{"date-parts":[["2024",10,24]]}}}],"schema":"https://github.com/citation-style-language/schema/raw/master/csl-citation.json"} </w:instrText>
      </w:r>
      <w:r w:rsidR="00A218E4">
        <w:fldChar w:fldCharType="separate"/>
      </w:r>
      <w:r w:rsidR="00A218E4" w:rsidRPr="00A218E4">
        <w:rPr>
          <w:rFonts w:ascii="Aptos" w:hAnsi="Aptos" w:cs="Times New Roman"/>
          <w:kern w:val="0"/>
        </w:rPr>
        <w:t>(</w:t>
      </w:r>
      <w:r w:rsidR="00A218E4" w:rsidRPr="00A218E4">
        <w:rPr>
          <w:rFonts w:ascii="Aptos" w:hAnsi="Aptos" w:cs="Times New Roman"/>
          <w:i/>
          <w:iCs/>
          <w:kern w:val="0"/>
        </w:rPr>
        <w:t>NREL: Developer Network</w:t>
      </w:r>
      <w:r w:rsidR="00A218E4" w:rsidRPr="00A218E4">
        <w:rPr>
          <w:rFonts w:ascii="Aptos" w:hAnsi="Aptos" w:cs="Times New Roman"/>
          <w:kern w:val="0"/>
        </w:rPr>
        <w:t>, n.d.)</w:t>
      </w:r>
      <w:r w:rsidR="00A218E4">
        <w:fldChar w:fldCharType="end"/>
      </w:r>
      <w:r w:rsidR="00FD017E">
        <w:t xml:space="preserve">, </w:t>
      </w:r>
      <w:r w:rsidR="0043119E">
        <w:t xml:space="preserve">and Electricity Maps for grid data </w:t>
      </w:r>
      <w:r w:rsidR="0043119E">
        <w:fldChar w:fldCharType="begin"/>
      </w:r>
      <w:r w:rsidR="0043119E">
        <w:instrText xml:space="preserve"> ADDIN ZOTERO_ITEM CSL_CITATION {"citationID":"IBNo7PwS","properties":{"formattedCitation":"({\\i{}Get Our Data | Electricity Maps}, n.d.)","plainCitation":"(Get Our Data | Electricity Maps, n.d.)","noteIndex":0},"citationItems":[{"id":771,"uris":["http://zotero.org/users/1836851/items/YUD9ZFFC"],"itemData":{"id":771,"type":"webpage","abstract":"Electricity Maps provides actionable electricity carbon data. We help companies effectively reduce their emissions while differentiating their offerings.","language":"en","title":"Get our data | Electricity Maps","URL":"https://www.electricitymaps.com/get-our-data","accessed":{"date-parts":[["2024",10,24]]}}}],"schema":"https://github.com/citation-style-language/schema/raw/master/csl-citation.json"} </w:instrText>
      </w:r>
      <w:r w:rsidR="0043119E">
        <w:fldChar w:fldCharType="separate"/>
      </w:r>
      <w:r w:rsidR="0043119E" w:rsidRPr="0043119E">
        <w:rPr>
          <w:rFonts w:ascii="Aptos" w:hAnsi="Aptos" w:cs="Times New Roman"/>
          <w:kern w:val="0"/>
        </w:rPr>
        <w:t>(</w:t>
      </w:r>
      <w:r w:rsidR="0043119E" w:rsidRPr="0043119E">
        <w:rPr>
          <w:rFonts w:ascii="Aptos" w:hAnsi="Aptos" w:cs="Times New Roman"/>
          <w:i/>
          <w:iCs/>
          <w:kern w:val="0"/>
        </w:rPr>
        <w:t>Get Our Data | Electricity Maps</w:t>
      </w:r>
      <w:r w:rsidR="0043119E" w:rsidRPr="0043119E">
        <w:rPr>
          <w:rFonts w:ascii="Aptos" w:hAnsi="Aptos" w:cs="Times New Roman"/>
          <w:kern w:val="0"/>
        </w:rPr>
        <w:t>, n.d.)</w:t>
      </w:r>
      <w:r w:rsidR="0043119E">
        <w:fldChar w:fldCharType="end"/>
      </w:r>
      <w:r w:rsidR="004876CE">
        <w:t xml:space="preserve">. </w:t>
      </w:r>
    </w:p>
    <w:p w14:paraId="18126E5F" w14:textId="67E9E13E" w:rsidR="004876CE" w:rsidRDefault="004876CE" w:rsidP="00F3368A">
      <w:r>
        <w:t xml:space="preserve">Future work also includes creating a </w:t>
      </w:r>
      <w:r w:rsidR="00A86FE1">
        <w:t xml:space="preserve">scatterplot visual of incoming energy production, temperature, and energy consumption data using Apache Spark. </w:t>
      </w:r>
      <w:r w:rsidR="00BC3E9C">
        <w:t>This would show a rolling window of streaming data</w:t>
      </w:r>
      <w:r w:rsidR="00F84DE5">
        <w:t xml:space="preserve"> starting from the most recent data to a day back. It would be </w:t>
      </w:r>
      <w:r w:rsidR="00E41009">
        <w:t xml:space="preserve">part of the streaming dashboard subscriber application, and benefit users by showing them in real time what data is </w:t>
      </w:r>
      <w:r w:rsidR="00085A81">
        <w:t xml:space="preserve">being pulled into the system, and what values they have. </w:t>
      </w:r>
    </w:p>
    <w:p w14:paraId="6370C7AD" w14:textId="5A871286" w:rsidR="00BC4D31" w:rsidRPr="00F3368A" w:rsidRDefault="00BC4D31" w:rsidP="00F3368A">
      <w:r>
        <w:t xml:space="preserve">I also want to </w:t>
      </w:r>
      <w:r w:rsidR="004B61EF">
        <w:t>run the different producers on separate threads so they can all run simultaneously.</w:t>
      </w:r>
    </w:p>
    <w:p w14:paraId="32ADA77A" w14:textId="49653D7E" w:rsidR="002A049D" w:rsidRDefault="002A049D" w:rsidP="009B4BF4">
      <w:pPr>
        <w:pStyle w:val="Heading1"/>
      </w:pPr>
      <w:bookmarkStart w:id="5" w:name="_Toc180665890"/>
      <w:r>
        <w:t>Conclusion</w:t>
      </w:r>
      <w:bookmarkEnd w:id="5"/>
    </w:p>
    <w:p w14:paraId="3B521189" w14:textId="77777777" w:rsidR="00050FD5" w:rsidRDefault="004F5FBD" w:rsidP="006347DB">
      <w:r>
        <w:t>This pub/sub streaming data software design for the renewable energy company, REC</w:t>
      </w:r>
      <w:r w:rsidR="002A09D5">
        <w:t xml:space="preserve">, </w:t>
      </w:r>
      <w:r w:rsidR="008A48E7">
        <w:t xml:space="preserve">allows for real-time data </w:t>
      </w:r>
      <w:r w:rsidR="00D37B94">
        <w:t xml:space="preserve">to inform decisions about energy production, grid utilization, and the effect of weather on </w:t>
      </w:r>
      <w:r w:rsidR="00F81D58">
        <w:t xml:space="preserve">supply and demand. The publishers that provide streaming data include </w:t>
      </w:r>
      <w:r w:rsidR="00AF1CB9">
        <w:t xml:space="preserve">renewable energy devices: solar panels and wind turbines, on-site weather stations, and streaming databases about overall weather and grid usage. </w:t>
      </w:r>
    </w:p>
    <w:p w14:paraId="6FBC0853" w14:textId="1B984314" w:rsidR="00050FD5" w:rsidRDefault="0005517E" w:rsidP="006347DB">
      <w:r>
        <w:t xml:space="preserve">They send data to </w:t>
      </w:r>
      <w:r w:rsidR="00D67701">
        <w:t xml:space="preserve">different </w:t>
      </w:r>
      <w:r>
        <w:t>topics</w:t>
      </w:r>
      <w:r w:rsidR="00D67701">
        <w:t>. The</w:t>
      </w:r>
      <w:r>
        <w:t xml:space="preserve"> energy production </w:t>
      </w:r>
      <w:r w:rsidR="00D67701">
        <w:t>topic</w:t>
      </w:r>
      <w:r w:rsidR="00922C8C">
        <w:t xml:space="preserve"> can tell us how much power is generated by solar panels, wind turbines, the total</w:t>
      </w:r>
      <w:r w:rsidR="00D67701">
        <w:t xml:space="preserve"> power output to the grid, etc. The </w:t>
      </w:r>
      <w:r w:rsidR="00947F63">
        <w:t xml:space="preserve">equipment status topic lets maintenance teams at REC monitor the equipment for failures, </w:t>
      </w:r>
      <w:r w:rsidR="003E2264">
        <w:t xml:space="preserve">malfunctions, wearing, and unsafe weather conditions for equipment operation that lets them take care of the equipment better. The weather </w:t>
      </w:r>
      <w:r w:rsidR="006F7C6F">
        <w:t xml:space="preserve">data topic allows for prediction models to determine the effect of weather conditions on power production and consumption, and </w:t>
      </w:r>
      <w:r w:rsidR="00446E7F">
        <w:t xml:space="preserve">what weather variables are unsafe for </w:t>
      </w:r>
      <w:r w:rsidR="009C484B">
        <w:t xml:space="preserve">equipment operation. The grid-status topic gives information about overall supply and demand, when and where power is most needed, where there are surpluses, what the overall makeup of power generation is (renewable vs. non renewable) and </w:t>
      </w:r>
      <w:r w:rsidR="00374A76">
        <w:t xml:space="preserve">long-term strategies for grid optimization. </w:t>
      </w:r>
    </w:p>
    <w:p w14:paraId="78CA6FEB" w14:textId="1FFAB344" w:rsidR="006347DB" w:rsidRPr="006347DB" w:rsidRDefault="006545EC" w:rsidP="006347DB">
      <w:r>
        <w:t xml:space="preserve">Subscribers to these topics process the data streams to create visual dashboards about what is happening with REC’s equipment and power generation, grid </w:t>
      </w:r>
      <w:r w:rsidR="00B76E67">
        <w:t>production and consumption, and weather trends. An alerting system subscriber</w:t>
      </w:r>
      <w:r w:rsidR="00F84787">
        <w:t xml:space="preserve"> monitors the equipment status data and</w:t>
      </w:r>
      <w:r w:rsidR="00B76E67">
        <w:t xml:space="preserve"> automatically</w:t>
      </w:r>
      <w:r w:rsidR="00F84787">
        <w:t xml:space="preserve"> sends alerts or shuts down devices</w:t>
      </w:r>
      <w:r w:rsidR="008236B6">
        <w:t xml:space="preserve"> when there is a red flag. Real-time analytics looks for trends and makes predictions from the incoming data streams. The processed</w:t>
      </w:r>
      <w:r w:rsidR="00F80CBB">
        <w:t xml:space="preserve"> data is stored in a database for historical analysis, record keeping, and reports. </w:t>
      </w:r>
      <w:r w:rsidR="00B76E67">
        <w:t xml:space="preserve"> </w:t>
      </w:r>
    </w:p>
    <w:p w14:paraId="42A9E38B" w14:textId="3710A9B1" w:rsidR="00057C44" w:rsidRDefault="00057C44" w:rsidP="009B4BF4">
      <w:pPr>
        <w:pStyle w:val="Heading1"/>
      </w:pPr>
      <w:bookmarkStart w:id="6" w:name="_Toc180665891"/>
      <w:r>
        <w:t>References</w:t>
      </w:r>
      <w:bookmarkEnd w:id="6"/>
    </w:p>
    <w:p w14:paraId="16F46991" w14:textId="77777777" w:rsidR="00D5626A" w:rsidRPr="00D5626A" w:rsidRDefault="00D5626A" w:rsidP="00D5626A">
      <w:pPr>
        <w:pStyle w:val="Bibliography"/>
        <w:rPr>
          <w:rFonts w:ascii="Aptos" w:hAnsi="Aptos"/>
        </w:rPr>
      </w:pPr>
      <w:r>
        <w:fldChar w:fldCharType="begin"/>
      </w:r>
      <w:r>
        <w:instrText xml:space="preserve"> ADDIN ZOTERO_BIBL {"uncited":[],"omitted":[],"custom":[]} CSL_BIBLIOGRAPHY </w:instrText>
      </w:r>
      <w:r>
        <w:fldChar w:fldCharType="separate"/>
      </w:r>
      <w:r w:rsidRPr="00D5626A">
        <w:rPr>
          <w:rFonts w:ascii="Aptos" w:hAnsi="Aptos"/>
          <w:i/>
          <w:iCs/>
        </w:rPr>
        <w:t>Apache Kafka</w:t>
      </w:r>
      <w:r w:rsidRPr="00D5626A">
        <w:rPr>
          <w:rFonts w:ascii="Aptos" w:hAnsi="Aptos"/>
        </w:rPr>
        <w:t>. (n.d.). Apache Kafka. Retrieved October 24, 2024, from https://kafka.apache.org/downloads</w:t>
      </w:r>
    </w:p>
    <w:p w14:paraId="39829E51" w14:textId="77777777" w:rsidR="00D5626A" w:rsidRPr="00D5626A" w:rsidRDefault="00D5626A" w:rsidP="00D5626A">
      <w:pPr>
        <w:pStyle w:val="Bibliography"/>
        <w:rPr>
          <w:rFonts w:ascii="Aptos" w:hAnsi="Aptos"/>
        </w:rPr>
      </w:pPr>
      <w:r w:rsidRPr="00D5626A">
        <w:rPr>
          <w:rFonts w:ascii="Aptos" w:hAnsi="Aptos"/>
        </w:rPr>
        <w:lastRenderedPageBreak/>
        <w:t xml:space="preserve">Contributor, G. (2024, January 29). </w:t>
      </w:r>
      <w:r w:rsidRPr="00D5626A">
        <w:rPr>
          <w:rFonts w:ascii="Aptos" w:hAnsi="Aptos"/>
          <w:i/>
          <w:iCs/>
        </w:rPr>
        <w:t>How to install and configure Apache Kafka on Windows</w:t>
      </w:r>
      <w:r w:rsidRPr="00D5626A">
        <w:rPr>
          <w:rFonts w:ascii="Aptos" w:hAnsi="Aptos"/>
        </w:rPr>
        <w:t>. Sling Academy. https://www.slingacademy.com/article/how-to-install-and-configure-apache-kafka-on-windows/</w:t>
      </w:r>
    </w:p>
    <w:p w14:paraId="63005D92" w14:textId="77777777" w:rsidR="00D5626A" w:rsidRPr="00D5626A" w:rsidRDefault="00D5626A" w:rsidP="00D5626A">
      <w:pPr>
        <w:pStyle w:val="Bibliography"/>
        <w:rPr>
          <w:rFonts w:ascii="Aptos" w:hAnsi="Aptos"/>
        </w:rPr>
      </w:pPr>
      <w:r w:rsidRPr="00D5626A">
        <w:rPr>
          <w:rFonts w:ascii="Aptos" w:hAnsi="Aptos"/>
          <w:i/>
          <w:iCs/>
        </w:rPr>
        <w:t>Draw.io</w:t>
      </w:r>
      <w:r w:rsidRPr="00D5626A">
        <w:rPr>
          <w:rFonts w:ascii="Aptos" w:hAnsi="Aptos"/>
        </w:rPr>
        <w:t>. (n.d.). Retrieved August 23, 2024, from https://www.drawio.com/</w:t>
      </w:r>
    </w:p>
    <w:p w14:paraId="20128335" w14:textId="77777777" w:rsidR="00D5626A" w:rsidRPr="00D5626A" w:rsidRDefault="00D5626A" w:rsidP="00D5626A">
      <w:pPr>
        <w:pStyle w:val="Bibliography"/>
        <w:rPr>
          <w:rFonts w:ascii="Aptos" w:hAnsi="Aptos"/>
        </w:rPr>
      </w:pPr>
      <w:r w:rsidRPr="00D5626A">
        <w:rPr>
          <w:rFonts w:ascii="Aptos" w:hAnsi="Aptos"/>
          <w:i/>
          <w:iCs/>
        </w:rPr>
        <w:t>Get our data | Electricity Maps</w:t>
      </w:r>
      <w:r w:rsidRPr="00D5626A">
        <w:rPr>
          <w:rFonts w:ascii="Aptos" w:hAnsi="Aptos"/>
        </w:rPr>
        <w:t>. (n.d.). Retrieved October 24, 2024, from https://www.electricitymaps.com/get-our-data</w:t>
      </w:r>
    </w:p>
    <w:p w14:paraId="01404194" w14:textId="77777777" w:rsidR="00D5626A" w:rsidRPr="00D5626A" w:rsidRDefault="00D5626A" w:rsidP="00D5626A">
      <w:pPr>
        <w:pStyle w:val="Bibliography"/>
        <w:rPr>
          <w:rFonts w:ascii="Aptos" w:hAnsi="Aptos"/>
        </w:rPr>
      </w:pPr>
      <w:r w:rsidRPr="00D5626A">
        <w:rPr>
          <w:rFonts w:ascii="Aptos" w:hAnsi="Aptos"/>
          <w:i/>
          <w:iCs/>
        </w:rPr>
        <w:t>kafka-python: Pure Python client for Apache Kafka</w:t>
      </w:r>
      <w:r w:rsidRPr="00D5626A">
        <w:rPr>
          <w:rFonts w:ascii="Aptos" w:hAnsi="Aptos"/>
        </w:rPr>
        <w:t xml:space="preserve"> (Version 2.0.2). (n.d.). [Python]. Retrieved October 24, 2024, from https://github.com/dpkp/kafka-python</w:t>
      </w:r>
    </w:p>
    <w:p w14:paraId="19207C85" w14:textId="77777777" w:rsidR="00D5626A" w:rsidRPr="00D5626A" w:rsidRDefault="00D5626A" w:rsidP="00D5626A">
      <w:pPr>
        <w:pStyle w:val="Bibliography"/>
        <w:rPr>
          <w:rFonts w:ascii="Aptos" w:hAnsi="Aptos"/>
        </w:rPr>
      </w:pPr>
      <w:r w:rsidRPr="00D5626A">
        <w:rPr>
          <w:rFonts w:ascii="Aptos" w:hAnsi="Aptos"/>
          <w:i/>
          <w:iCs/>
        </w:rPr>
        <w:t>NREL: Developer Network</w:t>
      </w:r>
      <w:r w:rsidRPr="00D5626A">
        <w:rPr>
          <w:rFonts w:ascii="Aptos" w:hAnsi="Aptos"/>
        </w:rPr>
        <w:t>. (n.d.). Retrieved October 24, 2024, from https://developer.nrel.gov/</w:t>
      </w:r>
    </w:p>
    <w:p w14:paraId="0E55C52D" w14:textId="77777777" w:rsidR="00D5626A" w:rsidRPr="00D5626A" w:rsidRDefault="00D5626A" w:rsidP="00D5626A">
      <w:pPr>
        <w:pStyle w:val="Bibliography"/>
        <w:rPr>
          <w:rFonts w:ascii="Aptos" w:hAnsi="Aptos"/>
        </w:rPr>
      </w:pPr>
      <w:r w:rsidRPr="00D5626A">
        <w:rPr>
          <w:rFonts w:ascii="Aptos" w:hAnsi="Aptos"/>
        </w:rPr>
        <w:t xml:space="preserve">Simplilearn (Director). (2017, July 25). </w:t>
      </w:r>
      <w:r w:rsidRPr="00D5626A">
        <w:rPr>
          <w:rFonts w:ascii="Aptos" w:hAnsi="Aptos"/>
          <w:i/>
          <w:iCs/>
        </w:rPr>
        <w:t>Kafka Tutorial | Apache Kafka Tutorial For Beginners | Kafka Architecture |What Is Kafka|Simplilearn</w:t>
      </w:r>
      <w:r w:rsidRPr="00D5626A">
        <w:rPr>
          <w:rFonts w:ascii="Aptos" w:hAnsi="Aptos"/>
        </w:rPr>
        <w:t xml:space="preserve"> [Video recording]. https://www.youtube.com/watch?v=U4y2R3v9tlY</w:t>
      </w:r>
    </w:p>
    <w:p w14:paraId="0B79F993" w14:textId="77777777" w:rsidR="00D5626A" w:rsidRPr="00D5626A" w:rsidRDefault="00D5626A" w:rsidP="00D5626A">
      <w:pPr>
        <w:pStyle w:val="Bibliography"/>
        <w:rPr>
          <w:rFonts w:ascii="Aptos" w:hAnsi="Aptos"/>
        </w:rPr>
      </w:pPr>
      <w:r w:rsidRPr="00D5626A">
        <w:rPr>
          <w:rFonts w:ascii="Aptos" w:hAnsi="Aptos"/>
          <w:i/>
          <w:iCs/>
        </w:rPr>
        <w:t>Weather API - OpenWeatherMap</w:t>
      </w:r>
      <w:r w:rsidRPr="00D5626A">
        <w:rPr>
          <w:rFonts w:ascii="Aptos" w:hAnsi="Aptos"/>
        </w:rPr>
        <w:t>. (n.d.). Retrieved October 24, 2024, from https://openweathermap.org/api</w:t>
      </w:r>
    </w:p>
    <w:p w14:paraId="56A0B68F" w14:textId="425C70A4" w:rsidR="00D5626A" w:rsidRPr="00D5626A" w:rsidRDefault="00D5626A" w:rsidP="00D5626A">
      <w:r>
        <w:fldChar w:fldCharType="end"/>
      </w:r>
    </w:p>
    <w:sectPr w:rsidR="00D5626A" w:rsidRPr="00D5626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Emoji">
    <w:panose1 w:val="020B0502040204020203"/>
    <w:charset w:val="00"/>
    <w:family w:val="swiss"/>
    <w:pitch w:val="variable"/>
    <w:sig w:usb0="00000003" w:usb1="02000000" w:usb2="08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2414455"/>
    <w:multiLevelType w:val="hybridMultilevel"/>
    <w:tmpl w:val="48F41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B836AD6"/>
    <w:multiLevelType w:val="hybridMultilevel"/>
    <w:tmpl w:val="B94C2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3F163A4"/>
    <w:multiLevelType w:val="hybridMultilevel"/>
    <w:tmpl w:val="A4389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12798213">
    <w:abstractNumId w:val="0"/>
  </w:num>
  <w:num w:numId="2" w16cid:durableId="350836036">
    <w:abstractNumId w:val="2"/>
  </w:num>
  <w:num w:numId="3" w16cid:durableId="213335835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2E67"/>
    <w:rsid w:val="00012796"/>
    <w:rsid w:val="00015EAA"/>
    <w:rsid w:val="00031557"/>
    <w:rsid w:val="000348D5"/>
    <w:rsid w:val="00050FD5"/>
    <w:rsid w:val="0005517E"/>
    <w:rsid w:val="00057C44"/>
    <w:rsid w:val="00085A81"/>
    <w:rsid w:val="00086870"/>
    <w:rsid w:val="000A0525"/>
    <w:rsid w:val="000A5813"/>
    <w:rsid w:val="000C3262"/>
    <w:rsid w:val="000D6CA3"/>
    <w:rsid w:val="000E1995"/>
    <w:rsid w:val="000E444B"/>
    <w:rsid w:val="000F1936"/>
    <w:rsid w:val="00105C20"/>
    <w:rsid w:val="00112C54"/>
    <w:rsid w:val="001203E9"/>
    <w:rsid w:val="001422CE"/>
    <w:rsid w:val="001618D9"/>
    <w:rsid w:val="0016484C"/>
    <w:rsid w:val="0018767B"/>
    <w:rsid w:val="001A02A4"/>
    <w:rsid w:val="001A046A"/>
    <w:rsid w:val="001C3B1A"/>
    <w:rsid w:val="001C5BE7"/>
    <w:rsid w:val="001D0793"/>
    <w:rsid w:val="001E0000"/>
    <w:rsid w:val="001E176C"/>
    <w:rsid w:val="001E4984"/>
    <w:rsid w:val="00224B62"/>
    <w:rsid w:val="002679C6"/>
    <w:rsid w:val="00272686"/>
    <w:rsid w:val="00287A3D"/>
    <w:rsid w:val="002A049D"/>
    <w:rsid w:val="002A09D5"/>
    <w:rsid w:val="002A1FC9"/>
    <w:rsid w:val="002B0CDA"/>
    <w:rsid w:val="002C1F75"/>
    <w:rsid w:val="002C313C"/>
    <w:rsid w:val="002D55C6"/>
    <w:rsid w:val="002D6D28"/>
    <w:rsid w:val="002F471B"/>
    <w:rsid w:val="002F5F54"/>
    <w:rsid w:val="00302316"/>
    <w:rsid w:val="00306FF4"/>
    <w:rsid w:val="003119B8"/>
    <w:rsid w:val="00322735"/>
    <w:rsid w:val="003242CC"/>
    <w:rsid w:val="0035042C"/>
    <w:rsid w:val="003518F4"/>
    <w:rsid w:val="00351B3E"/>
    <w:rsid w:val="00352E67"/>
    <w:rsid w:val="00357E87"/>
    <w:rsid w:val="00374A76"/>
    <w:rsid w:val="00375909"/>
    <w:rsid w:val="0039232E"/>
    <w:rsid w:val="003C36D3"/>
    <w:rsid w:val="003C72B6"/>
    <w:rsid w:val="003C7780"/>
    <w:rsid w:val="003D195D"/>
    <w:rsid w:val="003E2264"/>
    <w:rsid w:val="003F078D"/>
    <w:rsid w:val="003F1705"/>
    <w:rsid w:val="003F4B5D"/>
    <w:rsid w:val="00401CC3"/>
    <w:rsid w:val="00421927"/>
    <w:rsid w:val="0043119E"/>
    <w:rsid w:val="00440176"/>
    <w:rsid w:val="00445833"/>
    <w:rsid w:val="00446E7F"/>
    <w:rsid w:val="004559C1"/>
    <w:rsid w:val="00466E8D"/>
    <w:rsid w:val="004722A4"/>
    <w:rsid w:val="004760A4"/>
    <w:rsid w:val="0048462B"/>
    <w:rsid w:val="004876CE"/>
    <w:rsid w:val="004A4B6E"/>
    <w:rsid w:val="004B61EF"/>
    <w:rsid w:val="004B6368"/>
    <w:rsid w:val="004C0D71"/>
    <w:rsid w:val="004C1ABB"/>
    <w:rsid w:val="004D261A"/>
    <w:rsid w:val="004D7B25"/>
    <w:rsid w:val="004E4EFC"/>
    <w:rsid w:val="004E6106"/>
    <w:rsid w:val="004F0508"/>
    <w:rsid w:val="004F5FBD"/>
    <w:rsid w:val="00503F0C"/>
    <w:rsid w:val="005044D7"/>
    <w:rsid w:val="00504E25"/>
    <w:rsid w:val="00516772"/>
    <w:rsid w:val="0054002C"/>
    <w:rsid w:val="00556E0C"/>
    <w:rsid w:val="00584BBB"/>
    <w:rsid w:val="005961E3"/>
    <w:rsid w:val="005A37EB"/>
    <w:rsid w:val="005A503A"/>
    <w:rsid w:val="005A7E91"/>
    <w:rsid w:val="005C352B"/>
    <w:rsid w:val="005C4F84"/>
    <w:rsid w:val="005C57AF"/>
    <w:rsid w:val="005C5F0E"/>
    <w:rsid w:val="005C6EA5"/>
    <w:rsid w:val="005D6946"/>
    <w:rsid w:val="005E6BF3"/>
    <w:rsid w:val="00605078"/>
    <w:rsid w:val="00614535"/>
    <w:rsid w:val="00614A22"/>
    <w:rsid w:val="00623834"/>
    <w:rsid w:val="006347DB"/>
    <w:rsid w:val="00634AA4"/>
    <w:rsid w:val="0064516D"/>
    <w:rsid w:val="006545EC"/>
    <w:rsid w:val="00663F4F"/>
    <w:rsid w:val="0066538B"/>
    <w:rsid w:val="00684083"/>
    <w:rsid w:val="006A708D"/>
    <w:rsid w:val="006B31BD"/>
    <w:rsid w:val="006B7714"/>
    <w:rsid w:val="006C39A6"/>
    <w:rsid w:val="006C46B1"/>
    <w:rsid w:val="006E299D"/>
    <w:rsid w:val="006E4444"/>
    <w:rsid w:val="006E7F93"/>
    <w:rsid w:val="006F7C6F"/>
    <w:rsid w:val="00700295"/>
    <w:rsid w:val="0070549C"/>
    <w:rsid w:val="00732185"/>
    <w:rsid w:val="00736AFD"/>
    <w:rsid w:val="00742CA7"/>
    <w:rsid w:val="007C1AF4"/>
    <w:rsid w:val="007E53EE"/>
    <w:rsid w:val="007F49E9"/>
    <w:rsid w:val="007F4A9B"/>
    <w:rsid w:val="007F5BB2"/>
    <w:rsid w:val="008106A0"/>
    <w:rsid w:val="008130FB"/>
    <w:rsid w:val="008236B6"/>
    <w:rsid w:val="00824D10"/>
    <w:rsid w:val="00832E1F"/>
    <w:rsid w:val="00846EB7"/>
    <w:rsid w:val="0089183C"/>
    <w:rsid w:val="008A48E7"/>
    <w:rsid w:val="008B0A69"/>
    <w:rsid w:val="008B3FFC"/>
    <w:rsid w:val="008B4AD7"/>
    <w:rsid w:val="008C6747"/>
    <w:rsid w:val="008C7C6A"/>
    <w:rsid w:val="008D074C"/>
    <w:rsid w:val="008E3355"/>
    <w:rsid w:val="00900BE7"/>
    <w:rsid w:val="00900F2F"/>
    <w:rsid w:val="00907E0F"/>
    <w:rsid w:val="009176FE"/>
    <w:rsid w:val="00922C8C"/>
    <w:rsid w:val="00930737"/>
    <w:rsid w:val="009420B5"/>
    <w:rsid w:val="00947F63"/>
    <w:rsid w:val="009527A1"/>
    <w:rsid w:val="0098150F"/>
    <w:rsid w:val="009858F6"/>
    <w:rsid w:val="00986488"/>
    <w:rsid w:val="009A1E2A"/>
    <w:rsid w:val="009A5394"/>
    <w:rsid w:val="009A6C5D"/>
    <w:rsid w:val="009B4BF4"/>
    <w:rsid w:val="009C484B"/>
    <w:rsid w:val="009D58F7"/>
    <w:rsid w:val="009E7D69"/>
    <w:rsid w:val="009F109B"/>
    <w:rsid w:val="009F5D5B"/>
    <w:rsid w:val="00A06348"/>
    <w:rsid w:val="00A1262C"/>
    <w:rsid w:val="00A218E4"/>
    <w:rsid w:val="00A5456F"/>
    <w:rsid w:val="00A81186"/>
    <w:rsid w:val="00A86FE1"/>
    <w:rsid w:val="00A94A61"/>
    <w:rsid w:val="00AC6285"/>
    <w:rsid w:val="00AE04FC"/>
    <w:rsid w:val="00AF1CB9"/>
    <w:rsid w:val="00AF720B"/>
    <w:rsid w:val="00B20D63"/>
    <w:rsid w:val="00B61CF5"/>
    <w:rsid w:val="00B67C2F"/>
    <w:rsid w:val="00B76E67"/>
    <w:rsid w:val="00B81363"/>
    <w:rsid w:val="00B94F8D"/>
    <w:rsid w:val="00BA5044"/>
    <w:rsid w:val="00BB70E9"/>
    <w:rsid w:val="00BC3E9C"/>
    <w:rsid w:val="00BC4D31"/>
    <w:rsid w:val="00BD10E7"/>
    <w:rsid w:val="00BE5C0C"/>
    <w:rsid w:val="00BF3FAC"/>
    <w:rsid w:val="00C27C16"/>
    <w:rsid w:val="00C471C4"/>
    <w:rsid w:val="00C53CC9"/>
    <w:rsid w:val="00C56476"/>
    <w:rsid w:val="00C613BF"/>
    <w:rsid w:val="00C76EFB"/>
    <w:rsid w:val="00C90B13"/>
    <w:rsid w:val="00C9504E"/>
    <w:rsid w:val="00CA2249"/>
    <w:rsid w:val="00CA5634"/>
    <w:rsid w:val="00CA5A1A"/>
    <w:rsid w:val="00CA5B92"/>
    <w:rsid w:val="00CB2FFC"/>
    <w:rsid w:val="00CC404B"/>
    <w:rsid w:val="00CD0EB8"/>
    <w:rsid w:val="00CE1DA9"/>
    <w:rsid w:val="00CE518E"/>
    <w:rsid w:val="00D00E7E"/>
    <w:rsid w:val="00D06B0D"/>
    <w:rsid w:val="00D16079"/>
    <w:rsid w:val="00D17C03"/>
    <w:rsid w:val="00D2782D"/>
    <w:rsid w:val="00D3301A"/>
    <w:rsid w:val="00D335AC"/>
    <w:rsid w:val="00D37B94"/>
    <w:rsid w:val="00D42C95"/>
    <w:rsid w:val="00D45E23"/>
    <w:rsid w:val="00D5236F"/>
    <w:rsid w:val="00D5626A"/>
    <w:rsid w:val="00D67701"/>
    <w:rsid w:val="00D80288"/>
    <w:rsid w:val="00D860D5"/>
    <w:rsid w:val="00DA4775"/>
    <w:rsid w:val="00DB1322"/>
    <w:rsid w:val="00DB70C9"/>
    <w:rsid w:val="00DC020E"/>
    <w:rsid w:val="00DD7553"/>
    <w:rsid w:val="00E11F26"/>
    <w:rsid w:val="00E41009"/>
    <w:rsid w:val="00E5279F"/>
    <w:rsid w:val="00E76AF5"/>
    <w:rsid w:val="00EA3265"/>
    <w:rsid w:val="00EB16BC"/>
    <w:rsid w:val="00EC27F3"/>
    <w:rsid w:val="00EC3458"/>
    <w:rsid w:val="00EC6260"/>
    <w:rsid w:val="00EE0BB0"/>
    <w:rsid w:val="00EE4014"/>
    <w:rsid w:val="00EF34C9"/>
    <w:rsid w:val="00EF78C4"/>
    <w:rsid w:val="00F04B26"/>
    <w:rsid w:val="00F15260"/>
    <w:rsid w:val="00F26582"/>
    <w:rsid w:val="00F27981"/>
    <w:rsid w:val="00F3368A"/>
    <w:rsid w:val="00F4743F"/>
    <w:rsid w:val="00F53249"/>
    <w:rsid w:val="00F751D4"/>
    <w:rsid w:val="00F80CBB"/>
    <w:rsid w:val="00F81D58"/>
    <w:rsid w:val="00F84787"/>
    <w:rsid w:val="00F84DE5"/>
    <w:rsid w:val="00F97A74"/>
    <w:rsid w:val="00FA53FE"/>
    <w:rsid w:val="00FD017E"/>
    <w:rsid w:val="00FD0406"/>
    <w:rsid w:val="00FD07F9"/>
    <w:rsid w:val="00FD1765"/>
    <w:rsid w:val="00FD79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F6E0C0"/>
  <w15:chartTrackingRefBased/>
  <w15:docId w15:val="{114CEFAE-D547-4813-BAB2-BDFABBA44F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042C"/>
  </w:style>
  <w:style w:type="paragraph" w:styleId="Heading1">
    <w:name w:val="heading 1"/>
    <w:basedOn w:val="Normal"/>
    <w:next w:val="Normal"/>
    <w:link w:val="Heading1Char"/>
    <w:uiPriority w:val="9"/>
    <w:qFormat/>
    <w:rsid w:val="00352E6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52E6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52E6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52E6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52E6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52E6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52E6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52E6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52E6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2E6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52E6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52E6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52E6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52E6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52E6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52E6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52E6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52E67"/>
    <w:rPr>
      <w:rFonts w:eastAsiaTheme="majorEastAsia" w:cstheme="majorBidi"/>
      <w:color w:val="272727" w:themeColor="text1" w:themeTint="D8"/>
    </w:rPr>
  </w:style>
  <w:style w:type="paragraph" w:styleId="Title">
    <w:name w:val="Title"/>
    <w:basedOn w:val="Normal"/>
    <w:next w:val="Normal"/>
    <w:link w:val="TitleChar"/>
    <w:uiPriority w:val="10"/>
    <w:qFormat/>
    <w:rsid w:val="00352E6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52E6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52E6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52E6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52E67"/>
    <w:pPr>
      <w:spacing w:before="160"/>
      <w:jc w:val="center"/>
    </w:pPr>
    <w:rPr>
      <w:i/>
      <w:iCs/>
      <w:color w:val="404040" w:themeColor="text1" w:themeTint="BF"/>
    </w:rPr>
  </w:style>
  <w:style w:type="character" w:customStyle="1" w:styleId="QuoteChar">
    <w:name w:val="Quote Char"/>
    <w:basedOn w:val="DefaultParagraphFont"/>
    <w:link w:val="Quote"/>
    <w:uiPriority w:val="29"/>
    <w:rsid w:val="00352E67"/>
    <w:rPr>
      <w:i/>
      <w:iCs/>
      <w:color w:val="404040" w:themeColor="text1" w:themeTint="BF"/>
    </w:rPr>
  </w:style>
  <w:style w:type="paragraph" w:styleId="ListParagraph">
    <w:name w:val="List Paragraph"/>
    <w:basedOn w:val="Normal"/>
    <w:uiPriority w:val="34"/>
    <w:qFormat/>
    <w:rsid w:val="00352E67"/>
    <w:pPr>
      <w:ind w:left="720"/>
      <w:contextualSpacing/>
    </w:pPr>
  </w:style>
  <w:style w:type="character" w:styleId="IntenseEmphasis">
    <w:name w:val="Intense Emphasis"/>
    <w:basedOn w:val="DefaultParagraphFont"/>
    <w:uiPriority w:val="21"/>
    <w:qFormat/>
    <w:rsid w:val="00352E67"/>
    <w:rPr>
      <w:i/>
      <w:iCs/>
      <w:color w:val="0F4761" w:themeColor="accent1" w:themeShade="BF"/>
    </w:rPr>
  </w:style>
  <w:style w:type="paragraph" w:styleId="IntenseQuote">
    <w:name w:val="Intense Quote"/>
    <w:basedOn w:val="Normal"/>
    <w:next w:val="Normal"/>
    <w:link w:val="IntenseQuoteChar"/>
    <w:uiPriority w:val="30"/>
    <w:qFormat/>
    <w:rsid w:val="00352E6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52E67"/>
    <w:rPr>
      <w:i/>
      <w:iCs/>
      <w:color w:val="0F4761" w:themeColor="accent1" w:themeShade="BF"/>
    </w:rPr>
  </w:style>
  <w:style w:type="character" w:styleId="IntenseReference">
    <w:name w:val="Intense Reference"/>
    <w:basedOn w:val="DefaultParagraphFont"/>
    <w:uiPriority w:val="32"/>
    <w:qFormat/>
    <w:rsid w:val="00352E67"/>
    <w:rPr>
      <w:b/>
      <w:bCs/>
      <w:smallCaps/>
      <w:color w:val="0F4761" w:themeColor="accent1" w:themeShade="BF"/>
      <w:spacing w:val="5"/>
    </w:rPr>
  </w:style>
  <w:style w:type="paragraph" w:styleId="TOCHeading">
    <w:name w:val="TOC Heading"/>
    <w:basedOn w:val="Heading1"/>
    <w:next w:val="Normal"/>
    <w:uiPriority w:val="39"/>
    <w:unhideWhenUsed/>
    <w:qFormat/>
    <w:rsid w:val="006E4444"/>
    <w:pPr>
      <w:spacing w:before="240" w:after="0"/>
      <w:outlineLvl w:val="9"/>
    </w:pPr>
    <w:rPr>
      <w:kern w:val="0"/>
      <w:sz w:val="32"/>
      <w:szCs w:val="32"/>
      <w14:ligatures w14:val="none"/>
    </w:rPr>
  </w:style>
  <w:style w:type="paragraph" w:styleId="TOC1">
    <w:name w:val="toc 1"/>
    <w:basedOn w:val="Normal"/>
    <w:next w:val="Normal"/>
    <w:autoRedefine/>
    <w:uiPriority w:val="39"/>
    <w:unhideWhenUsed/>
    <w:rsid w:val="006E4444"/>
    <w:pPr>
      <w:spacing w:after="100"/>
    </w:pPr>
  </w:style>
  <w:style w:type="character" w:styleId="Hyperlink">
    <w:name w:val="Hyperlink"/>
    <w:basedOn w:val="DefaultParagraphFont"/>
    <w:uiPriority w:val="99"/>
    <w:unhideWhenUsed/>
    <w:rsid w:val="006E4444"/>
    <w:rPr>
      <w:color w:val="467886" w:themeColor="hyperlink"/>
      <w:u w:val="single"/>
    </w:rPr>
  </w:style>
  <w:style w:type="paragraph" w:styleId="Bibliography">
    <w:name w:val="Bibliography"/>
    <w:basedOn w:val="Normal"/>
    <w:next w:val="Normal"/>
    <w:uiPriority w:val="37"/>
    <w:unhideWhenUsed/>
    <w:rsid w:val="00D5626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A88EB8-0C56-4C71-A352-4847C1410E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80</TotalTime>
  <Pages>12</Pages>
  <Words>3394</Words>
  <Characters>19352</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i Mason</dc:creator>
  <cp:keywords/>
  <dc:description/>
  <cp:lastModifiedBy>Cassi Mason</cp:lastModifiedBy>
  <cp:revision>257</cp:revision>
  <dcterms:created xsi:type="dcterms:W3CDTF">2024-10-17T22:30:00Z</dcterms:created>
  <dcterms:modified xsi:type="dcterms:W3CDTF">2024-10-24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VxtsU2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